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CEB5687" w14:textId="77777777" w:rsidR="003858A6" w:rsidRPr="00C811B2" w:rsidRDefault="003858A6" w:rsidP="003858A6">
      <w:pPr>
        <w:spacing w:after="0" w:line="240" w:lineRule="atLeast"/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eastAsia="tr-TR"/>
        </w:rPr>
      </w:pPr>
    </w:p>
    <w:tbl>
      <w:tblPr>
        <w:tblStyle w:val="AkListe-Vurgu5"/>
        <w:tblpPr w:leftFromText="141" w:rightFromText="141" w:vertAnchor="page" w:horzAnchor="margin" w:tblpXSpec="center" w:tblpY="2556"/>
        <w:tblW w:w="5000" w:type="pct"/>
        <w:tblBorders>
          <w:top w:val="single" w:sz="6" w:space="0" w:color="4BACC6" w:themeColor="accent5"/>
          <w:left w:val="single" w:sz="6" w:space="0" w:color="4BACC6" w:themeColor="accent5"/>
          <w:bottom w:val="single" w:sz="6" w:space="0" w:color="4BACC6" w:themeColor="accent5"/>
          <w:right w:val="single" w:sz="6" w:space="0" w:color="4BACC6" w:themeColor="accent5"/>
          <w:insideH w:val="single" w:sz="6" w:space="0" w:color="4BACC6" w:themeColor="accent5"/>
          <w:insideV w:val="single" w:sz="6" w:space="0" w:color="4BACC6" w:themeColor="accent5"/>
        </w:tblBorders>
        <w:tblLook w:val="04A0" w:firstRow="1" w:lastRow="0" w:firstColumn="1" w:lastColumn="0" w:noHBand="0" w:noVBand="1"/>
      </w:tblPr>
      <w:tblGrid>
        <w:gridCol w:w="1482"/>
        <w:gridCol w:w="1152"/>
        <w:gridCol w:w="121"/>
        <w:gridCol w:w="13"/>
        <w:gridCol w:w="61"/>
        <w:gridCol w:w="1127"/>
        <w:gridCol w:w="96"/>
        <w:gridCol w:w="687"/>
        <w:gridCol w:w="358"/>
        <w:gridCol w:w="239"/>
        <w:gridCol w:w="21"/>
        <w:gridCol w:w="1269"/>
        <w:gridCol w:w="23"/>
        <w:gridCol w:w="312"/>
        <w:gridCol w:w="582"/>
        <w:gridCol w:w="272"/>
        <w:gridCol w:w="310"/>
        <w:gridCol w:w="436"/>
        <w:gridCol w:w="147"/>
        <w:gridCol w:w="1766"/>
      </w:tblGrid>
      <w:tr w:rsidR="003858A6" w:rsidRPr="00C811B2" w14:paraId="4DF9480E" w14:textId="77777777" w:rsidTr="006471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vAlign w:val="center"/>
          </w:tcPr>
          <w:p w14:paraId="1B635D26" w14:textId="77777777" w:rsidR="003858A6" w:rsidRPr="00C811B2" w:rsidRDefault="003858A6" w:rsidP="00647106">
            <w:pPr>
              <w:rPr>
                <w:rFonts w:cstheme="minorHAnsi"/>
                <w:bCs w:val="0"/>
                <w:color w:val="000000"/>
              </w:rPr>
            </w:pPr>
            <w:r w:rsidRPr="00C811B2">
              <w:rPr>
                <w:rFonts w:cstheme="minorHAnsi"/>
                <w:bCs w:val="0"/>
                <w:color w:val="000000"/>
              </w:rPr>
              <w:t>Course Details</w:t>
            </w:r>
          </w:p>
        </w:tc>
      </w:tr>
      <w:tr w:rsidR="003858A6" w:rsidRPr="00C811B2" w14:paraId="1F865649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3" w:type="pct"/>
            <w:gridSpan w:val="14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6F4E2556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Code</w:t>
            </w:r>
          </w:p>
        </w:tc>
        <w:tc>
          <w:tcPr>
            <w:tcW w:w="834" w:type="pct"/>
            <w:gridSpan w:val="5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3FB55CC" w14:textId="77777777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  <w:t>Academic Year</w:t>
            </w:r>
          </w:p>
        </w:tc>
        <w:tc>
          <w:tcPr>
            <w:tcW w:w="843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7C1728D4" w14:textId="77777777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  <w:t>Semester</w:t>
            </w:r>
          </w:p>
        </w:tc>
      </w:tr>
      <w:tr w:rsidR="003858A6" w:rsidRPr="00C811B2" w14:paraId="0B166CCF" w14:textId="77777777" w:rsidTr="00647106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3" w:type="pct"/>
            <w:gridSpan w:val="14"/>
            <w:vAlign w:val="center"/>
          </w:tcPr>
          <w:p w14:paraId="7FA8FF5D" w14:textId="721E076D" w:rsidR="003858A6" w:rsidRPr="00C811B2" w:rsidRDefault="00A92E59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A92E59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  <w:t>BE003</w:t>
            </w:r>
          </w:p>
        </w:tc>
        <w:tc>
          <w:tcPr>
            <w:tcW w:w="834" w:type="pct"/>
            <w:gridSpan w:val="5"/>
            <w:vAlign w:val="center"/>
          </w:tcPr>
          <w:p w14:paraId="1159929E" w14:textId="5414B6F0" w:rsidR="003858A6" w:rsidRPr="00C811B2" w:rsidRDefault="00A4160D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021-2022</w:t>
            </w:r>
          </w:p>
        </w:tc>
        <w:tc>
          <w:tcPr>
            <w:tcW w:w="843" w:type="pct"/>
            <w:vAlign w:val="center"/>
          </w:tcPr>
          <w:p w14:paraId="345A6661" w14:textId="11297B8A" w:rsidR="003858A6" w:rsidRPr="00C811B2" w:rsidRDefault="003858A6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44AF4A23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3" w:type="pct"/>
            <w:gridSpan w:val="14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7659054E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Title</w:t>
            </w:r>
          </w:p>
        </w:tc>
        <w:tc>
          <w:tcPr>
            <w:tcW w:w="278" w:type="pc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02D85CF" w14:textId="77777777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  <w:t>T</w:t>
            </w:r>
          </w:p>
        </w:tc>
        <w:tc>
          <w:tcPr>
            <w:tcW w:w="278" w:type="pct"/>
            <w:gridSpan w:val="2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D73356E" w14:textId="77777777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  <w:t>A</w:t>
            </w:r>
          </w:p>
        </w:tc>
        <w:tc>
          <w:tcPr>
            <w:tcW w:w="278" w:type="pct"/>
            <w:gridSpan w:val="2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7D5B7FE" w14:textId="77777777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  <w:t>L</w:t>
            </w:r>
          </w:p>
        </w:tc>
        <w:tc>
          <w:tcPr>
            <w:tcW w:w="843" w:type="pct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6D006F00" w14:textId="77777777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  <w:t>ECTS</w:t>
            </w:r>
          </w:p>
        </w:tc>
      </w:tr>
      <w:tr w:rsidR="003858A6" w:rsidRPr="00C811B2" w14:paraId="628E1B73" w14:textId="77777777" w:rsidTr="00647106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3" w:type="pct"/>
            <w:gridSpan w:val="14"/>
            <w:vAlign w:val="center"/>
          </w:tcPr>
          <w:p w14:paraId="13BBF35D" w14:textId="5F842902" w:rsidR="003858A6" w:rsidRPr="00C811B2" w:rsidRDefault="00A92E59" w:rsidP="00A92E59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A92E59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  <w:t>Strategic Financial Planning and</w:t>
            </w:r>
            <w:r w:rsidR="00F77BE2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  <w:t xml:space="preserve"> </w:t>
            </w:r>
            <w:r w:rsidRPr="00A92E59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  <w:t>Modelling</w:t>
            </w:r>
          </w:p>
        </w:tc>
        <w:tc>
          <w:tcPr>
            <w:tcW w:w="278" w:type="pct"/>
            <w:vAlign w:val="center"/>
          </w:tcPr>
          <w:p w14:paraId="2C73F7AD" w14:textId="4A94D0A0" w:rsidR="003858A6" w:rsidRPr="00C811B2" w:rsidRDefault="003858A6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278" w:type="pct"/>
            <w:gridSpan w:val="2"/>
            <w:vAlign w:val="center"/>
          </w:tcPr>
          <w:p w14:paraId="77F166DC" w14:textId="4A146E74" w:rsidR="003858A6" w:rsidRPr="00C811B2" w:rsidRDefault="003858A6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278" w:type="pct"/>
            <w:gridSpan w:val="2"/>
            <w:vAlign w:val="center"/>
          </w:tcPr>
          <w:p w14:paraId="0303FCE9" w14:textId="525357B5" w:rsidR="003858A6" w:rsidRPr="00C811B2" w:rsidRDefault="00B85E40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0</w:t>
            </w:r>
          </w:p>
        </w:tc>
        <w:tc>
          <w:tcPr>
            <w:tcW w:w="843" w:type="pct"/>
            <w:vAlign w:val="center"/>
          </w:tcPr>
          <w:p w14:paraId="4B0A3B34" w14:textId="66C49A0D" w:rsidR="003858A6" w:rsidRPr="00C811B2" w:rsidRDefault="000D6D96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0</w:t>
            </w:r>
          </w:p>
        </w:tc>
      </w:tr>
      <w:tr w:rsidR="003858A6" w:rsidRPr="00C811B2" w14:paraId="5D3F2CBB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4BACC6" w:themeFill="accent5"/>
          </w:tcPr>
          <w:p w14:paraId="00BFE84B" w14:textId="77777777" w:rsidR="003858A6" w:rsidRPr="00C811B2" w:rsidRDefault="003858A6" w:rsidP="00647106">
            <w:pPr>
              <w:spacing w:line="0" w:lineRule="atLeast"/>
              <w:contextualSpacing/>
              <w:jc w:val="right"/>
              <w:rPr>
                <w:rFonts w:eastAsia="Times New Roman" w:cstheme="minorHAnsi"/>
                <w:bCs w:val="0"/>
                <w:color w:val="000000" w:themeColor="text1"/>
                <w:sz w:val="17"/>
                <w:szCs w:val="17"/>
                <w:lang w:eastAsia="tr-TR"/>
              </w:rPr>
            </w:pPr>
          </w:p>
        </w:tc>
      </w:tr>
      <w:tr w:rsidR="003858A6" w:rsidRPr="00C811B2" w14:paraId="6B3A8AFB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vAlign w:val="center"/>
          </w:tcPr>
          <w:p w14:paraId="5BA3F792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Language</w:t>
            </w:r>
          </w:p>
        </w:tc>
        <w:tc>
          <w:tcPr>
            <w:tcW w:w="3650" w:type="pct"/>
            <w:gridSpan w:val="15"/>
            <w:vAlign w:val="center"/>
          </w:tcPr>
          <w:p w14:paraId="3C5D8816" w14:textId="011DE459" w:rsidR="003858A6" w:rsidRPr="00C811B2" w:rsidRDefault="00A4160D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English</w:t>
            </w:r>
          </w:p>
        </w:tc>
      </w:tr>
      <w:tr w:rsidR="009C6C04" w:rsidRPr="00C811B2" w14:paraId="41CC9310" w14:textId="77777777" w:rsidTr="009C6C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vAlign w:val="center"/>
          </w:tcPr>
          <w:p w14:paraId="3FF2BAF7" w14:textId="77777777" w:rsidR="009C6C04" w:rsidRPr="00C811B2" w:rsidRDefault="009C6C04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Level</w:t>
            </w:r>
          </w:p>
        </w:tc>
        <w:tc>
          <w:tcPr>
            <w:tcW w:w="538" w:type="pct"/>
            <w:shd w:val="clear" w:color="auto" w:fill="B6DDE8" w:themeFill="accent5" w:themeFillTint="66"/>
            <w:vAlign w:val="center"/>
          </w:tcPr>
          <w:p w14:paraId="5B72D492" w14:textId="602DC81C" w:rsidR="009C6C04" w:rsidRPr="00C811B2" w:rsidRDefault="00F81445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/>
                <w:sz w:val="20"/>
                <w:szCs w:val="20"/>
                <w:lang w:eastAsia="tr-TR"/>
              </w:rPr>
              <w:t>Master</w:t>
            </w:r>
          </w:p>
        </w:tc>
        <w:tc>
          <w:tcPr>
            <w:tcW w:w="545" w:type="pct"/>
            <w:gridSpan w:val="3"/>
            <w:vAlign w:val="center"/>
          </w:tcPr>
          <w:p w14:paraId="5F51C0C0" w14:textId="77777777" w:rsidR="009C6C04" w:rsidRPr="00C811B2" w:rsidRDefault="009C6C04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730" w:type="pct"/>
            <w:gridSpan w:val="3"/>
            <w:shd w:val="clear" w:color="auto" w:fill="B6DDE8" w:themeFill="accent5" w:themeFillTint="66"/>
            <w:vAlign w:val="center"/>
          </w:tcPr>
          <w:p w14:paraId="5E5C6C2D" w14:textId="42065A84" w:rsidR="009C6C04" w:rsidRPr="00C811B2" w:rsidRDefault="00F81445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/>
                <w:sz w:val="20"/>
                <w:szCs w:val="20"/>
                <w:lang w:eastAsia="tr-TR"/>
              </w:rPr>
              <w:t>Doctorate</w:t>
            </w:r>
          </w:p>
        </w:tc>
        <w:tc>
          <w:tcPr>
            <w:tcW w:w="1837" w:type="pct"/>
            <w:gridSpan w:val="8"/>
            <w:vAlign w:val="center"/>
          </w:tcPr>
          <w:p w14:paraId="1AAEDFCE" w14:textId="08CB49E8" w:rsidR="009C6C04" w:rsidRPr="00C811B2" w:rsidRDefault="00F81445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2E2358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  <w:t>X</w:t>
            </w:r>
          </w:p>
        </w:tc>
      </w:tr>
      <w:tr w:rsidR="003858A6" w:rsidRPr="00C811B2" w14:paraId="61D14014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vAlign w:val="center"/>
          </w:tcPr>
          <w:p w14:paraId="6032B39D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Department / Program</w:t>
            </w:r>
          </w:p>
        </w:tc>
        <w:tc>
          <w:tcPr>
            <w:tcW w:w="3650" w:type="pct"/>
            <w:gridSpan w:val="15"/>
            <w:vAlign w:val="center"/>
          </w:tcPr>
          <w:p w14:paraId="14216FF8" w14:textId="39BB04D5" w:rsidR="003858A6" w:rsidRPr="00C811B2" w:rsidRDefault="00A4160D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PhD in Business and Economics</w:t>
            </w:r>
          </w:p>
        </w:tc>
      </w:tr>
      <w:tr w:rsidR="003858A6" w:rsidRPr="00C811B2" w14:paraId="3840186D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339427F1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Forms of Teaching and Learning</w:t>
            </w:r>
          </w:p>
        </w:tc>
        <w:tc>
          <w:tcPr>
            <w:tcW w:w="3650" w:type="pct"/>
            <w:gridSpan w:val="15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55CD18DF" w14:textId="587BFBA4" w:rsidR="003858A6" w:rsidRPr="00C811B2" w:rsidRDefault="004856A4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4856A4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Face-to-Face</w:t>
            </w:r>
          </w:p>
        </w:tc>
      </w:tr>
      <w:tr w:rsidR="003858A6" w:rsidRPr="00C811B2" w14:paraId="2A9A1260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vAlign w:val="center"/>
          </w:tcPr>
          <w:p w14:paraId="0DF5D947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cstheme="minorHAnsi"/>
                <w:sz w:val="20"/>
                <w:szCs w:val="20"/>
              </w:rPr>
              <w:t>Course Type</w:t>
            </w:r>
          </w:p>
        </w:tc>
        <w:tc>
          <w:tcPr>
            <w:tcW w:w="912" w:type="pct"/>
            <w:gridSpan w:val="3"/>
            <w:shd w:val="clear" w:color="auto" w:fill="B6DDE8" w:themeFill="accent5" w:themeFillTint="66"/>
            <w:vAlign w:val="center"/>
          </w:tcPr>
          <w:p w14:paraId="2B9D3DCE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sz w:val="20"/>
                <w:szCs w:val="20"/>
                <w:lang w:eastAsia="tr-TR"/>
              </w:rPr>
              <w:t>Compulsory</w:t>
            </w:r>
          </w:p>
        </w:tc>
        <w:tc>
          <w:tcPr>
            <w:tcW w:w="912" w:type="pct"/>
            <w:gridSpan w:val="5"/>
            <w:vAlign w:val="center"/>
          </w:tcPr>
          <w:p w14:paraId="4A58C67A" w14:textId="0BB870DD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913" w:type="pct"/>
            <w:gridSpan w:val="5"/>
            <w:shd w:val="clear" w:color="auto" w:fill="B6DDE8" w:themeFill="accent5" w:themeFillTint="66"/>
            <w:vAlign w:val="center"/>
          </w:tcPr>
          <w:p w14:paraId="4AC30A77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sz w:val="20"/>
                <w:szCs w:val="20"/>
                <w:lang w:eastAsia="tr-TR"/>
              </w:rPr>
              <w:t>Elective</w:t>
            </w:r>
          </w:p>
        </w:tc>
        <w:tc>
          <w:tcPr>
            <w:tcW w:w="913" w:type="pct"/>
            <w:gridSpan w:val="2"/>
            <w:vAlign w:val="center"/>
          </w:tcPr>
          <w:p w14:paraId="37755065" w14:textId="54503421" w:rsidR="003858A6" w:rsidRPr="004856A4" w:rsidRDefault="00A92E59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4856A4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X</w:t>
            </w:r>
          </w:p>
        </w:tc>
      </w:tr>
      <w:tr w:rsidR="003858A6" w:rsidRPr="00C811B2" w14:paraId="29C4F6DB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73BFC4FD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cstheme="minorHAnsi"/>
                <w:sz w:val="20"/>
                <w:szCs w:val="20"/>
              </w:rPr>
              <w:t>Objectives</w:t>
            </w:r>
          </w:p>
        </w:tc>
        <w:tc>
          <w:tcPr>
            <w:tcW w:w="3650" w:type="pct"/>
            <w:gridSpan w:val="15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0760B3EA" w14:textId="23E2DD9E" w:rsidR="00CD2DBE" w:rsidRPr="00C811B2" w:rsidRDefault="00333B90" w:rsidP="00CD2DBE">
            <w:pPr>
              <w:spacing w:line="24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333B90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This course provides students with the skills and techniques needed to construct financial models to measure the impact of various economic scenarios on a company's performance.</w:t>
            </w:r>
            <w:r w:rsidR="00CD2DBE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 </w:t>
            </w:r>
            <w:r w:rsidR="00CD2DBE" w:rsidRPr="00333B90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 </w:t>
            </w:r>
            <w:r w:rsidR="00CD2DBE" w:rsidRPr="00333B90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It includes the construction of models to make accurate predictions across different scenarios and case studies. </w:t>
            </w:r>
          </w:p>
          <w:p w14:paraId="53DB93E1" w14:textId="45D494E3" w:rsidR="000B2440" w:rsidRPr="00C811B2" w:rsidRDefault="00333B90" w:rsidP="00333B90">
            <w:pPr>
              <w:spacing w:line="24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333B90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 </w:t>
            </w:r>
          </w:p>
        </w:tc>
      </w:tr>
      <w:tr w:rsidR="003858A6" w:rsidRPr="00C811B2" w14:paraId="3E54B50A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vAlign w:val="center"/>
          </w:tcPr>
          <w:p w14:paraId="043EFA6A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cstheme="minorHAnsi"/>
                <w:sz w:val="20"/>
                <w:szCs w:val="20"/>
              </w:rPr>
              <w:t>Content</w:t>
            </w:r>
          </w:p>
        </w:tc>
        <w:tc>
          <w:tcPr>
            <w:tcW w:w="3650" w:type="pct"/>
            <w:gridSpan w:val="15"/>
            <w:vAlign w:val="center"/>
          </w:tcPr>
          <w:p w14:paraId="3BF991DF" w14:textId="5450563D" w:rsidR="003858A6" w:rsidRPr="00C811B2" w:rsidRDefault="00CD2DBE" w:rsidP="00CD2DBE">
            <w:pPr>
              <w:spacing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D2DBE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Sensitivity and scenario analysis, optimization methods, Monte Carlo simulation and regression analysis techniques, complex multi-scenario models in financial statement forecasting, business valuation and pricing models.</w:t>
            </w:r>
          </w:p>
          <w:p w14:paraId="36ADA30B" w14:textId="29094212" w:rsidR="000B2440" w:rsidRPr="00C811B2" w:rsidRDefault="000B2440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bookmarkStart w:id="0" w:name="_GoBack"/>
            <w:bookmarkEnd w:id="0"/>
          </w:p>
        </w:tc>
      </w:tr>
      <w:tr w:rsidR="003858A6" w:rsidRPr="00C811B2" w14:paraId="27E678EA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52B20484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cstheme="minorHAnsi"/>
                <w:sz w:val="20"/>
                <w:szCs w:val="20"/>
              </w:rPr>
              <w:t>Prerequisites</w:t>
            </w:r>
          </w:p>
        </w:tc>
        <w:tc>
          <w:tcPr>
            <w:tcW w:w="3650" w:type="pct"/>
            <w:gridSpan w:val="15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12642B86" w14:textId="6C2608B7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11E2BF71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vAlign w:val="center"/>
          </w:tcPr>
          <w:p w14:paraId="4FB97C8D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Coordinator</w:t>
            </w:r>
          </w:p>
        </w:tc>
        <w:tc>
          <w:tcPr>
            <w:tcW w:w="3650" w:type="pct"/>
            <w:gridSpan w:val="15"/>
            <w:vAlign w:val="center"/>
          </w:tcPr>
          <w:p w14:paraId="19EC1B5F" w14:textId="34CBF746" w:rsidR="003858A6" w:rsidRPr="00C811B2" w:rsidRDefault="003858A6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2F217FC2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42D700CE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Lecturer(s)</w:t>
            </w:r>
          </w:p>
        </w:tc>
        <w:tc>
          <w:tcPr>
            <w:tcW w:w="3650" w:type="pct"/>
            <w:gridSpan w:val="15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4D46C5DD" w14:textId="0FDA1665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5E12BFE1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vAlign w:val="center"/>
          </w:tcPr>
          <w:p w14:paraId="332F1277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Assistant(s)</w:t>
            </w:r>
          </w:p>
        </w:tc>
        <w:tc>
          <w:tcPr>
            <w:tcW w:w="3650" w:type="pct"/>
            <w:gridSpan w:val="15"/>
            <w:vAlign w:val="center"/>
          </w:tcPr>
          <w:p w14:paraId="2FE422AB" w14:textId="3C99E2A1" w:rsidR="003858A6" w:rsidRPr="00C811B2" w:rsidRDefault="003858A6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2A019911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0" w:type="pct"/>
            <w:gridSpan w:val="5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1057F8B4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Work Placement</w:t>
            </w:r>
          </w:p>
        </w:tc>
        <w:tc>
          <w:tcPr>
            <w:tcW w:w="3650" w:type="pct"/>
            <w:gridSpan w:val="15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19ECBC54" w14:textId="76980E54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0498CCD3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shd w:val="clear" w:color="auto" w:fill="4BACC6" w:themeFill="accent5"/>
            <w:vAlign w:val="center"/>
          </w:tcPr>
          <w:p w14:paraId="1A59DDA5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</w:pPr>
            <w:r w:rsidRPr="00C811B2"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  <w:t>Recommended or Required Reading</w:t>
            </w:r>
          </w:p>
        </w:tc>
      </w:tr>
      <w:tr w:rsidR="000924B1" w:rsidRPr="00C811B2" w14:paraId="73FF1050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74F671DF" w14:textId="77777777" w:rsidR="000924B1" w:rsidRPr="00C811B2" w:rsidRDefault="000924B1" w:rsidP="000924B1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Books / Lecture Notes</w:t>
            </w:r>
          </w:p>
        </w:tc>
        <w:tc>
          <w:tcPr>
            <w:tcW w:w="3685" w:type="pct"/>
            <w:gridSpan w:val="17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1BAEB341" w14:textId="0323D5BB" w:rsidR="00CF3B98" w:rsidRPr="00CF3B98" w:rsidRDefault="00CF3B98" w:rsidP="00CF3B98">
            <w:pPr>
              <w:widowControl w:val="0"/>
              <w:autoSpaceDE w:val="0"/>
              <w:autoSpaceDN w:val="0"/>
              <w:adjustRightInd w:val="0"/>
              <w:spacing w:line="240" w:lineRule="atLeast"/>
              <w:ind w:left="480" w:hanging="4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noProof/>
                <w:sz w:val="20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fldChar w:fldCharType="begin" w:fldLock="1"/>
            </w: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instrText xml:space="preserve">ADDIN Mendeley Bibliography CSL_BIBLIOGRAPHY </w:instrText>
            </w: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fldChar w:fldCharType="separate"/>
            </w:r>
          </w:p>
          <w:p w14:paraId="2D7B7332" w14:textId="0B90CD8C" w:rsidR="000924B1" w:rsidRPr="00A92E59" w:rsidRDefault="00CF3B98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fldChar w:fldCharType="end"/>
            </w:r>
          </w:p>
        </w:tc>
      </w:tr>
      <w:tr w:rsidR="000924B1" w:rsidRPr="00C811B2" w14:paraId="3B1DF51F" w14:textId="77777777" w:rsidTr="000924B1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1B21D463" w14:textId="77777777" w:rsidR="000924B1" w:rsidRPr="00C811B2" w:rsidRDefault="000924B1" w:rsidP="000924B1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Other Sources</w:t>
            </w:r>
          </w:p>
        </w:tc>
        <w:tc>
          <w:tcPr>
            <w:tcW w:w="3685" w:type="pct"/>
            <w:gridSpan w:val="17"/>
            <w:vAlign w:val="center"/>
          </w:tcPr>
          <w:p w14:paraId="7DCCF69E" w14:textId="12E96FBA" w:rsidR="000924B1" w:rsidRPr="00C811B2" w:rsidRDefault="000924B1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5E612375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4BACC6" w:themeFill="accent5"/>
            <w:vAlign w:val="center"/>
          </w:tcPr>
          <w:p w14:paraId="07518B7E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</w:pPr>
            <w:r w:rsidRPr="00C811B2"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  <w:t>Additional Course Material</w:t>
            </w:r>
          </w:p>
        </w:tc>
      </w:tr>
      <w:tr w:rsidR="003858A6" w:rsidRPr="00C811B2" w14:paraId="54283A03" w14:textId="77777777" w:rsidTr="000924B1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4F9A32AB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cstheme="minorHAnsi"/>
                <w:color w:val="000000"/>
                <w:sz w:val="20"/>
                <w:szCs w:val="20"/>
              </w:rPr>
              <w:t>Documents</w:t>
            </w:r>
          </w:p>
        </w:tc>
        <w:tc>
          <w:tcPr>
            <w:tcW w:w="3685" w:type="pct"/>
            <w:gridSpan w:val="17"/>
            <w:vAlign w:val="center"/>
          </w:tcPr>
          <w:p w14:paraId="6996AAED" w14:textId="206FF0C3" w:rsidR="003858A6" w:rsidRPr="00C811B2" w:rsidRDefault="003858A6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627661D9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26465EDB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Assignments</w:t>
            </w:r>
          </w:p>
        </w:tc>
        <w:tc>
          <w:tcPr>
            <w:tcW w:w="3685" w:type="pct"/>
            <w:gridSpan w:val="17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74B1C242" w14:textId="0174398B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25965C96" w14:textId="77777777" w:rsidTr="000924B1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7294B60B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Exams</w:t>
            </w:r>
          </w:p>
        </w:tc>
        <w:tc>
          <w:tcPr>
            <w:tcW w:w="3685" w:type="pct"/>
            <w:gridSpan w:val="17"/>
            <w:vAlign w:val="center"/>
          </w:tcPr>
          <w:p w14:paraId="4E18B9A2" w14:textId="62D02EA9" w:rsidR="003858A6" w:rsidRPr="00C811B2" w:rsidRDefault="003858A6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5B7E8FC9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4BACC6" w:themeFill="accent5"/>
            <w:vAlign w:val="center"/>
          </w:tcPr>
          <w:p w14:paraId="146AAD14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</w:pPr>
            <w:r w:rsidRPr="00C811B2"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  <w:t>Course Composition</w:t>
            </w:r>
          </w:p>
        </w:tc>
      </w:tr>
      <w:tr w:rsidR="003858A6" w:rsidRPr="00C811B2" w14:paraId="593BA25F" w14:textId="77777777" w:rsidTr="000924B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2AACC194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Social Sciences</w:t>
            </w:r>
          </w:p>
        </w:tc>
        <w:tc>
          <w:tcPr>
            <w:tcW w:w="2416" w:type="pct"/>
            <w:gridSpan w:val="13"/>
            <w:vAlign w:val="center"/>
          </w:tcPr>
          <w:p w14:paraId="408B0E20" w14:textId="4F3FC9CA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31A9C6C8" w14:textId="285D6A2C" w:rsidR="003858A6" w:rsidRPr="00C811B2" w:rsidRDefault="003F1A6E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0</w:t>
            </w:r>
            <w:r w:rsidR="003858A6" w:rsidRPr="00C811B2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%</w:t>
            </w:r>
          </w:p>
        </w:tc>
      </w:tr>
      <w:tr w:rsidR="003858A6" w:rsidRPr="00C811B2" w14:paraId="535D5D32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5FD10DCC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Educational Sciences</w:t>
            </w:r>
          </w:p>
        </w:tc>
        <w:tc>
          <w:tcPr>
            <w:tcW w:w="2416" w:type="pct"/>
            <w:gridSpan w:val="13"/>
            <w:vAlign w:val="center"/>
          </w:tcPr>
          <w:p w14:paraId="720B2B8A" w14:textId="77777777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31924492" w14:textId="77777777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%</w:t>
            </w:r>
          </w:p>
        </w:tc>
      </w:tr>
      <w:tr w:rsidR="003858A6" w:rsidRPr="00C811B2" w14:paraId="0F91D04F" w14:textId="77777777" w:rsidTr="000924B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3FCD1DEE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lastRenderedPageBreak/>
              <w:t>Natural Sciences</w:t>
            </w:r>
          </w:p>
        </w:tc>
        <w:tc>
          <w:tcPr>
            <w:tcW w:w="2416" w:type="pct"/>
            <w:gridSpan w:val="13"/>
            <w:vAlign w:val="center"/>
          </w:tcPr>
          <w:p w14:paraId="3B021A57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5AB93E24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%</w:t>
            </w:r>
          </w:p>
        </w:tc>
      </w:tr>
      <w:tr w:rsidR="003858A6" w:rsidRPr="00C811B2" w14:paraId="06F07FA5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67F12962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Health Sciences</w:t>
            </w:r>
          </w:p>
        </w:tc>
        <w:tc>
          <w:tcPr>
            <w:tcW w:w="2416" w:type="pct"/>
            <w:gridSpan w:val="13"/>
            <w:vAlign w:val="center"/>
          </w:tcPr>
          <w:p w14:paraId="29CD87C5" w14:textId="77777777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4CDE4B03" w14:textId="77777777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%</w:t>
            </w:r>
          </w:p>
        </w:tc>
      </w:tr>
      <w:tr w:rsidR="003858A6" w:rsidRPr="00C811B2" w14:paraId="18B9557D" w14:textId="77777777" w:rsidTr="000924B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535D9057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Expert Knowledge</w:t>
            </w:r>
          </w:p>
        </w:tc>
        <w:tc>
          <w:tcPr>
            <w:tcW w:w="2416" w:type="pct"/>
            <w:gridSpan w:val="13"/>
            <w:vAlign w:val="center"/>
          </w:tcPr>
          <w:p w14:paraId="47774AAC" w14:textId="22BEED62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467885FF" w14:textId="158A31F3" w:rsidR="003858A6" w:rsidRPr="00C811B2" w:rsidRDefault="003F1A6E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80</w:t>
            </w:r>
            <w:r w:rsidR="003858A6" w:rsidRPr="00C811B2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%</w:t>
            </w:r>
          </w:p>
        </w:tc>
      </w:tr>
      <w:tr w:rsidR="003858A6" w:rsidRPr="00C811B2" w14:paraId="4C5CF928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shd w:val="clear" w:color="auto" w:fill="4BACC6" w:themeFill="accent5"/>
            <w:vAlign w:val="center"/>
          </w:tcPr>
          <w:p w14:paraId="19116BB0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</w:pPr>
            <w:r w:rsidRPr="00C811B2"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  <w:t>Assessment</w:t>
            </w:r>
          </w:p>
        </w:tc>
      </w:tr>
      <w:tr w:rsidR="003858A6" w:rsidRPr="00C811B2" w14:paraId="248A9473" w14:textId="77777777" w:rsidTr="000924B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shd w:val="clear" w:color="auto" w:fill="B6DDE8" w:themeFill="accent5" w:themeFillTint="66"/>
            <w:vAlign w:val="center"/>
          </w:tcPr>
          <w:p w14:paraId="25CF528B" w14:textId="77777777" w:rsidR="003858A6" w:rsidRPr="00C811B2" w:rsidRDefault="003858A6" w:rsidP="00647106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Activity</w:t>
            </w:r>
          </w:p>
        </w:tc>
        <w:tc>
          <w:tcPr>
            <w:tcW w:w="2416" w:type="pct"/>
            <w:gridSpan w:val="13"/>
            <w:shd w:val="clear" w:color="auto" w:fill="B6DDE8" w:themeFill="accent5" w:themeFillTint="66"/>
            <w:vAlign w:val="center"/>
          </w:tcPr>
          <w:p w14:paraId="1D9E5E43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Count</w:t>
            </w:r>
          </w:p>
        </w:tc>
        <w:tc>
          <w:tcPr>
            <w:tcW w:w="1269" w:type="pct"/>
            <w:gridSpan w:val="4"/>
            <w:shd w:val="clear" w:color="auto" w:fill="B6DDE8" w:themeFill="accent5" w:themeFillTint="66"/>
            <w:vAlign w:val="center"/>
          </w:tcPr>
          <w:p w14:paraId="5F92F9EB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Percentage (%)</w:t>
            </w:r>
          </w:p>
        </w:tc>
      </w:tr>
      <w:tr w:rsidR="003858A6" w:rsidRPr="00C811B2" w14:paraId="0E8E52C4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736DBEB7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Midterm Exam</w:t>
            </w:r>
          </w:p>
        </w:tc>
        <w:tc>
          <w:tcPr>
            <w:tcW w:w="2416" w:type="pct"/>
            <w:gridSpan w:val="13"/>
            <w:shd w:val="clear" w:color="auto" w:fill="auto"/>
            <w:vAlign w:val="center"/>
          </w:tcPr>
          <w:p w14:paraId="543A627F" w14:textId="51274053" w:rsidR="003858A6" w:rsidRPr="00C811B2" w:rsidRDefault="00A92E59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1269" w:type="pct"/>
            <w:gridSpan w:val="4"/>
            <w:vAlign w:val="center"/>
          </w:tcPr>
          <w:p w14:paraId="5EE19141" w14:textId="4C68A9B1" w:rsidR="003858A6" w:rsidRPr="00C811B2" w:rsidRDefault="00A92E59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0</w:t>
            </w:r>
          </w:p>
        </w:tc>
      </w:tr>
      <w:tr w:rsidR="003858A6" w:rsidRPr="00C811B2" w14:paraId="5A858CE1" w14:textId="77777777" w:rsidTr="000924B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0509EF1D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Quiz</w:t>
            </w:r>
          </w:p>
        </w:tc>
        <w:tc>
          <w:tcPr>
            <w:tcW w:w="2416" w:type="pct"/>
            <w:gridSpan w:val="13"/>
            <w:shd w:val="clear" w:color="auto" w:fill="auto"/>
            <w:vAlign w:val="center"/>
          </w:tcPr>
          <w:p w14:paraId="6926F111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15FB0899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24E924C4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507A6F86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Assignments</w:t>
            </w:r>
          </w:p>
        </w:tc>
        <w:tc>
          <w:tcPr>
            <w:tcW w:w="2416" w:type="pct"/>
            <w:gridSpan w:val="13"/>
            <w:shd w:val="clear" w:color="auto" w:fill="auto"/>
            <w:vAlign w:val="center"/>
          </w:tcPr>
          <w:p w14:paraId="04155514" w14:textId="6CE3E9F2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416D9B3C" w14:textId="73AE535C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5963668C" w14:textId="77777777" w:rsidTr="000924B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1F34301F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Attendance</w:t>
            </w:r>
          </w:p>
        </w:tc>
        <w:tc>
          <w:tcPr>
            <w:tcW w:w="2416" w:type="pct"/>
            <w:gridSpan w:val="13"/>
            <w:shd w:val="clear" w:color="auto" w:fill="auto"/>
            <w:vAlign w:val="center"/>
          </w:tcPr>
          <w:p w14:paraId="3026E297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5ECF7FB7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27DE27FE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5561E53F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Recitations</w:t>
            </w:r>
          </w:p>
        </w:tc>
        <w:tc>
          <w:tcPr>
            <w:tcW w:w="2416" w:type="pct"/>
            <w:gridSpan w:val="13"/>
            <w:shd w:val="clear" w:color="auto" w:fill="auto"/>
            <w:vAlign w:val="center"/>
          </w:tcPr>
          <w:p w14:paraId="27A47A4E" w14:textId="77777777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6BF4C2B2" w14:textId="77777777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131A9AF5" w14:textId="77777777" w:rsidTr="000924B1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10B10289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Projects</w:t>
            </w:r>
          </w:p>
        </w:tc>
        <w:tc>
          <w:tcPr>
            <w:tcW w:w="2416" w:type="pct"/>
            <w:gridSpan w:val="13"/>
            <w:shd w:val="clear" w:color="auto" w:fill="auto"/>
            <w:vAlign w:val="center"/>
          </w:tcPr>
          <w:p w14:paraId="71BAEB47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2AE0F4C3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60EF0E18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7EB772BB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sz w:val="20"/>
                <w:szCs w:val="20"/>
              </w:rPr>
              <w:t>Final Exam</w:t>
            </w:r>
          </w:p>
        </w:tc>
        <w:tc>
          <w:tcPr>
            <w:tcW w:w="2416" w:type="pct"/>
            <w:gridSpan w:val="13"/>
            <w:shd w:val="clear" w:color="auto" w:fill="auto"/>
            <w:vAlign w:val="center"/>
          </w:tcPr>
          <w:p w14:paraId="5EB965F2" w14:textId="6642B6E7" w:rsidR="003858A6" w:rsidRPr="00C811B2" w:rsidRDefault="00A92E59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1269" w:type="pct"/>
            <w:gridSpan w:val="4"/>
            <w:vAlign w:val="center"/>
          </w:tcPr>
          <w:p w14:paraId="0988D20E" w14:textId="5D6652E9" w:rsidR="003858A6" w:rsidRPr="00C811B2" w:rsidRDefault="00A92E59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60</w:t>
            </w:r>
          </w:p>
        </w:tc>
      </w:tr>
      <w:tr w:rsidR="003858A6" w:rsidRPr="00C811B2" w14:paraId="6879C57F" w14:textId="77777777" w:rsidTr="00647106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31" w:type="pct"/>
            <w:gridSpan w:val="16"/>
            <w:shd w:val="clear" w:color="auto" w:fill="auto"/>
            <w:vAlign w:val="center"/>
          </w:tcPr>
          <w:p w14:paraId="4DFC9299" w14:textId="77777777" w:rsidR="003858A6" w:rsidRPr="00C811B2" w:rsidRDefault="003858A6" w:rsidP="00647106">
            <w:pPr>
              <w:spacing w:line="240" w:lineRule="atLeast"/>
              <w:jc w:val="righ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Total</w:t>
            </w:r>
          </w:p>
        </w:tc>
        <w:tc>
          <w:tcPr>
            <w:tcW w:w="1269" w:type="pct"/>
            <w:gridSpan w:val="4"/>
            <w:shd w:val="clear" w:color="auto" w:fill="auto"/>
            <w:vAlign w:val="center"/>
          </w:tcPr>
          <w:p w14:paraId="6D90D64A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100</w:t>
            </w:r>
          </w:p>
        </w:tc>
      </w:tr>
      <w:tr w:rsidR="003858A6" w:rsidRPr="00C811B2" w14:paraId="2004EFC3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shd w:val="clear" w:color="auto" w:fill="4BACC6" w:themeFill="accent5"/>
            <w:vAlign w:val="center"/>
          </w:tcPr>
          <w:p w14:paraId="229A99A4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lang w:eastAsia="tr-TR"/>
              </w:rPr>
              <w:t>ECTS Points and Work Load</w:t>
            </w:r>
          </w:p>
        </w:tc>
      </w:tr>
      <w:tr w:rsidR="003858A6" w:rsidRPr="00C811B2" w14:paraId="1408B25D" w14:textId="77777777" w:rsidTr="009C6C0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shd w:val="clear" w:color="auto" w:fill="B6DDE8" w:themeFill="accent5" w:themeFillTint="66"/>
            <w:vAlign w:val="center"/>
          </w:tcPr>
          <w:p w14:paraId="786ED4BE" w14:textId="77777777" w:rsidR="003858A6" w:rsidRPr="00C811B2" w:rsidRDefault="003858A6" w:rsidP="00647106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Activity</w:t>
            </w:r>
          </w:p>
        </w:tc>
        <w:tc>
          <w:tcPr>
            <w:tcW w:w="1242" w:type="pct"/>
            <w:gridSpan w:val="8"/>
            <w:shd w:val="clear" w:color="auto" w:fill="B6DDE8" w:themeFill="accent5" w:themeFillTint="66"/>
            <w:vAlign w:val="center"/>
          </w:tcPr>
          <w:p w14:paraId="4EE4731C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Count</w:t>
            </w:r>
          </w:p>
        </w:tc>
        <w:tc>
          <w:tcPr>
            <w:tcW w:w="1173" w:type="pct"/>
            <w:gridSpan w:val="5"/>
            <w:shd w:val="clear" w:color="auto" w:fill="B6DDE8" w:themeFill="accent5" w:themeFillTint="66"/>
            <w:vAlign w:val="center"/>
          </w:tcPr>
          <w:p w14:paraId="2D20DD34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Duration</w:t>
            </w:r>
          </w:p>
        </w:tc>
        <w:tc>
          <w:tcPr>
            <w:tcW w:w="1269" w:type="pct"/>
            <w:gridSpan w:val="4"/>
            <w:shd w:val="clear" w:color="auto" w:fill="B6DDE8" w:themeFill="accent5" w:themeFillTint="66"/>
            <w:vAlign w:val="center"/>
          </w:tcPr>
          <w:p w14:paraId="60D2DA2C" w14:textId="1D9D8A15" w:rsidR="003858A6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Workload</w:t>
            </w:r>
            <w:r w:rsidR="003858A6"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 xml:space="preserve"> (Hours)</w:t>
            </w:r>
          </w:p>
        </w:tc>
      </w:tr>
      <w:tr w:rsidR="003858A6" w:rsidRPr="00C811B2" w14:paraId="0B934733" w14:textId="77777777" w:rsidTr="009C6C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2CAF4E3D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Lectures</w:t>
            </w:r>
          </w:p>
        </w:tc>
        <w:tc>
          <w:tcPr>
            <w:tcW w:w="1242" w:type="pct"/>
            <w:gridSpan w:val="8"/>
            <w:vAlign w:val="center"/>
          </w:tcPr>
          <w:p w14:paraId="5C593354" w14:textId="04A9ABEE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4</w:t>
            </w:r>
          </w:p>
        </w:tc>
        <w:tc>
          <w:tcPr>
            <w:tcW w:w="1173" w:type="pct"/>
            <w:gridSpan w:val="5"/>
            <w:vAlign w:val="center"/>
          </w:tcPr>
          <w:p w14:paraId="65130E0E" w14:textId="7C358733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6</w:t>
            </w:r>
          </w:p>
        </w:tc>
        <w:tc>
          <w:tcPr>
            <w:tcW w:w="1269" w:type="pct"/>
            <w:gridSpan w:val="4"/>
            <w:vAlign w:val="center"/>
          </w:tcPr>
          <w:p w14:paraId="270F288C" w14:textId="43CF8068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84</w:t>
            </w:r>
          </w:p>
        </w:tc>
      </w:tr>
      <w:tr w:rsidR="003858A6" w:rsidRPr="00C811B2" w14:paraId="16E13893" w14:textId="77777777" w:rsidTr="009C6C0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2C1F15D1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Self-Study</w:t>
            </w:r>
          </w:p>
        </w:tc>
        <w:tc>
          <w:tcPr>
            <w:tcW w:w="1242" w:type="pct"/>
            <w:gridSpan w:val="8"/>
            <w:vAlign w:val="center"/>
          </w:tcPr>
          <w:p w14:paraId="3F94C5CC" w14:textId="3FC6FD94" w:rsidR="003858A6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1173" w:type="pct"/>
            <w:gridSpan w:val="5"/>
            <w:vAlign w:val="center"/>
          </w:tcPr>
          <w:p w14:paraId="4974F8E7" w14:textId="67AB4A76" w:rsidR="003858A6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0</w:t>
            </w:r>
          </w:p>
        </w:tc>
        <w:tc>
          <w:tcPr>
            <w:tcW w:w="1269" w:type="pct"/>
            <w:gridSpan w:val="4"/>
            <w:vAlign w:val="center"/>
          </w:tcPr>
          <w:p w14:paraId="277D8EEF" w14:textId="146AEFEC" w:rsidR="003858A6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0</w:t>
            </w:r>
          </w:p>
        </w:tc>
      </w:tr>
      <w:tr w:rsidR="003858A6" w:rsidRPr="00C811B2" w14:paraId="09C9707F" w14:textId="77777777" w:rsidTr="009C6C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59441965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Assignments</w:t>
            </w:r>
          </w:p>
        </w:tc>
        <w:tc>
          <w:tcPr>
            <w:tcW w:w="1242" w:type="pct"/>
            <w:gridSpan w:val="8"/>
            <w:vAlign w:val="center"/>
          </w:tcPr>
          <w:p w14:paraId="248F2829" w14:textId="6582E0E9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</w:t>
            </w:r>
          </w:p>
        </w:tc>
        <w:tc>
          <w:tcPr>
            <w:tcW w:w="1173" w:type="pct"/>
            <w:gridSpan w:val="5"/>
            <w:vAlign w:val="center"/>
          </w:tcPr>
          <w:p w14:paraId="23047906" w14:textId="0A456616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3</w:t>
            </w:r>
          </w:p>
        </w:tc>
        <w:tc>
          <w:tcPr>
            <w:tcW w:w="1269" w:type="pct"/>
            <w:gridSpan w:val="4"/>
            <w:vAlign w:val="center"/>
          </w:tcPr>
          <w:p w14:paraId="7DA3A3A2" w14:textId="381D548C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86</w:t>
            </w:r>
          </w:p>
        </w:tc>
      </w:tr>
      <w:tr w:rsidR="003858A6" w:rsidRPr="00C811B2" w14:paraId="7DF050A2" w14:textId="77777777" w:rsidTr="009C6C0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0FED6852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Presentation / Seminar Preparation</w:t>
            </w:r>
          </w:p>
        </w:tc>
        <w:tc>
          <w:tcPr>
            <w:tcW w:w="1242" w:type="pct"/>
            <w:gridSpan w:val="8"/>
            <w:vAlign w:val="center"/>
          </w:tcPr>
          <w:p w14:paraId="21C7BD66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173" w:type="pct"/>
            <w:gridSpan w:val="5"/>
            <w:vAlign w:val="center"/>
          </w:tcPr>
          <w:p w14:paraId="06B9C0F5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1F2C34BF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144753A5" w14:textId="77777777" w:rsidTr="009C6C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07526179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Midterm Exam</w:t>
            </w:r>
          </w:p>
        </w:tc>
        <w:tc>
          <w:tcPr>
            <w:tcW w:w="1242" w:type="pct"/>
            <w:gridSpan w:val="8"/>
            <w:vAlign w:val="center"/>
          </w:tcPr>
          <w:p w14:paraId="7E7213EE" w14:textId="5841631D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1173" w:type="pct"/>
            <w:gridSpan w:val="5"/>
            <w:vAlign w:val="center"/>
          </w:tcPr>
          <w:p w14:paraId="79737B68" w14:textId="6C67D737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0</w:t>
            </w:r>
          </w:p>
        </w:tc>
        <w:tc>
          <w:tcPr>
            <w:tcW w:w="1269" w:type="pct"/>
            <w:gridSpan w:val="4"/>
            <w:vAlign w:val="center"/>
          </w:tcPr>
          <w:p w14:paraId="5E523EFD" w14:textId="4992AE33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0</w:t>
            </w:r>
          </w:p>
        </w:tc>
      </w:tr>
      <w:tr w:rsidR="003858A6" w:rsidRPr="00C811B2" w14:paraId="32BEBB68" w14:textId="77777777" w:rsidTr="009C6C0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0F608B5B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Recitations</w:t>
            </w:r>
          </w:p>
        </w:tc>
        <w:tc>
          <w:tcPr>
            <w:tcW w:w="1242" w:type="pct"/>
            <w:gridSpan w:val="8"/>
            <w:vAlign w:val="center"/>
          </w:tcPr>
          <w:p w14:paraId="05CECE32" w14:textId="234AAD44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173" w:type="pct"/>
            <w:gridSpan w:val="5"/>
            <w:vAlign w:val="center"/>
          </w:tcPr>
          <w:p w14:paraId="69C9071D" w14:textId="4D40D33D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6022D127" w14:textId="30D021A8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195BAF66" w14:textId="77777777" w:rsidTr="009C6C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5A285062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Laboratory</w:t>
            </w:r>
          </w:p>
        </w:tc>
        <w:tc>
          <w:tcPr>
            <w:tcW w:w="1242" w:type="pct"/>
            <w:gridSpan w:val="8"/>
            <w:vAlign w:val="center"/>
          </w:tcPr>
          <w:p w14:paraId="57A0A401" w14:textId="77777777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173" w:type="pct"/>
            <w:gridSpan w:val="5"/>
            <w:vAlign w:val="center"/>
          </w:tcPr>
          <w:p w14:paraId="48C0A37D" w14:textId="77777777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214CC62F" w14:textId="77777777" w:rsidR="003858A6" w:rsidRPr="00C811B2" w:rsidRDefault="003858A6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6C3C97DF" w14:textId="77777777" w:rsidTr="009C6C0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6D64A9FA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Projects</w:t>
            </w:r>
          </w:p>
        </w:tc>
        <w:tc>
          <w:tcPr>
            <w:tcW w:w="1242" w:type="pct"/>
            <w:gridSpan w:val="8"/>
            <w:vAlign w:val="center"/>
          </w:tcPr>
          <w:p w14:paraId="49D9D86D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173" w:type="pct"/>
            <w:gridSpan w:val="5"/>
            <w:vAlign w:val="center"/>
          </w:tcPr>
          <w:p w14:paraId="4550AA22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  <w:tc>
          <w:tcPr>
            <w:tcW w:w="1269" w:type="pct"/>
            <w:gridSpan w:val="4"/>
            <w:vAlign w:val="center"/>
          </w:tcPr>
          <w:p w14:paraId="429BC0B4" w14:textId="77777777" w:rsidR="003858A6" w:rsidRPr="00C811B2" w:rsidRDefault="003858A6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11B434B8" w14:textId="77777777" w:rsidTr="009C6C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5" w:type="pct"/>
            <w:gridSpan w:val="3"/>
            <w:vAlign w:val="center"/>
          </w:tcPr>
          <w:p w14:paraId="6B9B4816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Final Exam</w:t>
            </w:r>
          </w:p>
        </w:tc>
        <w:tc>
          <w:tcPr>
            <w:tcW w:w="1242" w:type="pct"/>
            <w:gridSpan w:val="8"/>
            <w:vAlign w:val="center"/>
          </w:tcPr>
          <w:p w14:paraId="3F295A6B" w14:textId="1B31BA97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1173" w:type="pct"/>
            <w:gridSpan w:val="5"/>
            <w:vAlign w:val="center"/>
          </w:tcPr>
          <w:p w14:paraId="307EA066" w14:textId="0AFAE59B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60</w:t>
            </w:r>
          </w:p>
        </w:tc>
        <w:tc>
          <w:tcPr>
            <w:tcW w:w="1269" w:type="pct"/>
            <w:gridSpan w:val="4"/>
            <w:vAlign w:val="center"/>
          </w:tcPr>
          <w:p w14:paraId="04DC479E" w14:textId="04603512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60</w:t>
            </w:r>
          </w:p>
        </w:tc>
      </w:tr>
      <w:tr w:rsidR="003858A6" w:rsidRPr="00C811B2" w14:paraId="1FC60EE7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31" w:type="pct"/>
            <w:gridSpan w:val="16"/>
            <w:vAlign w:val="center"/>
          </w:tcPr>
          <w:p w14:paraId="495732C9" w14:textId="432D4A55" w:rsidR="003858A6" w:rsidRPr="00C811B2" w:rsidRDefault="003858A6" w:rsidP="00647106">
            <w:pPr>
              <w:spacing w:line="240" w:lineRule="atLeast"/>
              <w:jc w:val="right"/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 xml:space="preserve">Total </w:t>
            </w:r>
            <w:r w:rsidR="00CF3B98"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Workload</w:t>
            </w:r>
          </w:p>
        </w:tc>
        <w:tc>
          <w:tcPr>
            <w:tcW w:w="1269" w:type="pct"/>
            <w:gridSpan w:val="4"/>
            <w:vAlign w:val="center"/>
          </w:tcPr>
          <w:p w14:paraId="31442ED9" w14:textId="7EC20BBB" w:rsidR="003858A6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280</w:t>
            </w:r>
          </w:p>
        </w:tc>
      </w:tr>
      <w:tr w:rsidR="003858A6" w:rsidRPr="00C811B2" w14:paraId="5101E359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31" w:type="pct"/>
            <w:gridSpan w:val="16"/>
            <w:vAlign w:val="center"/>
          </w:tcPr>
          <w:p w14:paraId="0C36861E" w14:textId="21EF1347" w:rsidR="003858A6" w:rsidRPr="00C811B2" w:rsidRDefault="003858A6" w:rsidP="00647106">
            <w:pPr>
              <w:spacing w:line="240" w:lineRule="atLeast"/>
              <w:jc w:val="right"/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 xml:space="preserve">ECTS </w:t>
            </w:r>
            <w:r w:rsidR="00CF3B98"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Points (</w:t>
            </w:r>
            <w:r w:rsidRPr="00C811B2">
              <w:rPr>
                <w:rFonts w:eastAsia="Times New Roman" w:cstheme="minorHAnsi"/>
                <w:b w:val="0"/>
                <w:color w:val="000000" w:themeColor="text1"/>
                <w:sz w:val="20"/>
                <w:szCs w:val="20"/>
                <w:lang w:eastAsia="tr-TR"/>
              </w:rPr>
              <w:t xml:space="preserve">Total </w:t>
            </w:r>
            <w:r w:rsidR="00CF3B98" w:rsidRPr="00C811B2">
              <w:rPr>
                <w:rFonts w:eastAsia="Times New Roman" w:cstheme="minorHAnsi"/>
                <w:b w:val="0"/>
                <w:color w:val="000000" w:themeColor="text1"/>
                <w:sz w:val="20"/>
                <w:szCs w:val="20"/>
                <w:lang w:eastAsia="tr-TR"/>
              </w:rPr>
              <w:t>Workload</w:t>
            </w:r>
            <w:r w:rsidRPr="00C811B2">
              <w:rPr>
                <w:rFonts w:eastAsia="Times New Roman" w:cstheme="minorHAnsi"/>
                <w:b w:val="0"/>
                <w:color w:val="000000" w:themeColor="text1"/>
                <w:sz w:val="20"/>
                <w:szCs w:val="20"/>
                <w:lang w:eastAsia="tr-TR"/>
              </w:rPr>
              <w:t xml:space="preserve"> / 28)</w:t>
            </w: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 xml:space="preserve">   </w:t>
            </w:r>
          </w:p>
        </w:tc>
        <w:tc>
          <w:tcPr>
            <w:tcW w:w="1269" w:type="pct"/>
            <w:gridSpan w:val="4"/>
            <w:vAlign w:val="center"/>
          </w:tcPr>
          <w:p w14:paraId="22C3EA57" w14:textId="0D488230" w:rsidR="003858A6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10</w:t>
            </w:r>
          </w:p>
        </w:tc>
      </w:tr>
      <w:tr w:rsidR="003858A6" w:rsidRPr="00C811B2" w14:paraId="31114872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shd w:val="clear" w:color="auto" w:fill="4BACC6" w:themeFill="accent5"/>
            <w:vAlign w:val="center"/>
          </w:tcPr>
          <w:p w14:paraId="507B9BB5" w14:textId="0C8BDC00" w:rsidR="003858A6" w:rsidRPr="00C811B2" w:rsidRDefault="00F81445" w:rsidP="00647106">
            <w:pPr>
              <w:spacing w:line="240" w:lineRule="atLeast"/>
              <w:rPr>
                <w:rFonts w:eastAsia="Times New Roman" w:cstheme="minorHAnsi"/>
                <w:b w:val="0"/>
                <w:color w:val="000000" w:themeColor="text1"/>
                <w:lang w:eastAsia="tr-TR"/>
              </w:rPr>
            </w:pPr>
            <w:r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  <w:t xml:space="preserve">Course </w:t>
            </w:r>
            <w:r w:rsidR="003858A6" w:rsidRPr="00C811B2"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  <w:t>Learning Outcomes</w:t>
            </w:r>
          </w:p>
        </w:tc>
      </w:tr>
      <w:tr w:rsidR="000924B1" w:rsidRPr="00C811B2" w14:paraId="3AE9C63D" w14:textId="77777777" w:rsidTr="00CF27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7F150125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4293" w:type="pct"/>
            <w:gridSpan w:val="19"/>
          </w:tcPr>
          <w:p w14:paraId="63D9F06F" w14:textId="6B58711A" w:rsidR="000924B1" w:rsidRPr="00F77BE2" w:rsidRDefault="0070444A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sz w:val="20"/>
                <w:szCs w:val="20"/>
                <w:lang w:eastAsia="tr-TR"/>
              </w:rPr>
            </w:pPr>
            <w:r w:rsidRPr="00F77BE2">
              <w:rPr>
                <w:rFonts w:cs="Arial"/>
                <w:sz w:val="20"/>
                <w:szCs w:val="20"/>
                <w:shd w:val="clear" w:color="auto" w:fill="FFFFFF"/>
              </w:rPr>
              <w:t>Be able to demonstrate compliance with the legal and professional requirements.</w:t>
            </w:r>
          </w:p>
        </w:tc>
      </w:tr>
      <w:tr w:rsidR="000924B1" w:rsidRPr="00C811B2" w14:paraId="65996EFB" w14:textId="77777777" w:rsidTr="00CF2709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3566EBED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2</w:t>
            </w:r>
          </w:p>
        </w:tc>
        <w:tc>
          <w:tcPr>
            <w:tcW w:w="4293" w:type="pct"/>
            <w:gridSpan w:val="19"/>
          </w:tcPr>
          <w:p w14:paraId="4875ADCD" w14:textId="513EAAB3" w:rsidR="000924B1" w:rsidRPr="00F77BE2" w:rsidRDefault="0070444A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sz w:val="20"/>
                <w:szCs w:val="20"/>
                <w:lang w:eastAsia="tr-TR"/>
              </w:rPr>
            </w:pPr>
            <w:r w:rsidRPr="00F77BE2">
              <w:rPr>
                <w:rFonts w:cs="Arial"/>
                <w:sz w:val="20"/>
                <w:szCs w:val="20"/>
                <w:shd w:val="clear" w:color="auto" w:fill="FFFFFF"/>
              </w:rPr>
              <w:t>Be able to explain the relevance of portfolio theory to constructing investment portfolio</w:t>
            </w:r>
          </w:p>
        </w:tc>
      </w:tr>
      <w:tr w:rsidR="000924B1" w:rsidRPr="00C811B2" w14:paraId="028E2E1A" w14:textId="77777777" w:rsidTr="00CF27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4A438766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  <w:tc>
          <w:tcPr>
            <w:tcW w:w="4293" w:type="pct"/>
            <w:gridSpan w:val="19"/>
          </w:tcPr>
          <w:p w14:paraId="1BAE2355" w14:textId="6A7ADABB" w:rsidR="000924B1" w:rsidRPr="00F77BE2" w:rsidRDefault="0070444A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sz w:val="20"/>
                <w:szCs w:val="20"/>
                <w:lang w:eastAsia="tr-TR"/>
              </w:rPr>
            </w:pPr>
            <w:r w:rsidRPr="00F77BE2">
              <w:rPr>
                <w:rFonts w:cs="Arial"/>
                <w:sz w:val="20"/>
                <w:szCs w:val="20"/>
                <w:shd w:val="clear" w:color="auto" w:fill="FFFFFF"/>
              </w:rPr>
              <w:t>Be able to develop wealth creation strategies</w:t>
            </w:r>
          </w:p>
        </w:tc>
      </w:tr>
      <w:tr w:rsidR="000924B1" w:rsidRPr="00C811B2" w14:paraId="4E8861A1" w14:textId="77777777" w:rsidTr="00CF2709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238B5418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4293" w:type="pct"/>
            <w:gridSpan w:val="19"/>
          </w:tcPr>
          <w:p w14:paraId="3325DC7C" w14:textId="66F3065E" w:rsidR="000924B1" w:rsidRPr="00F77BE2" w:rsidRDefault="0070444A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sz w:val="20"/>
                <w:szCs w:val="20"/>
                <w:lang w:eastAsia="tr-TR"/>
              </w:rPr>
            </w:pPr>
            <w:r w:rsidRPr="00F77BE2">
              <w:rPr>
                <w:rFonts w:cs="Arial"/>
                <w:sz w:val="20"/>
                <w:szCs w:val="20"/>
                <w:shd w:val="clear" w:color="auto" w:fill="FFFFFF"/>
              </w:rPr>
              <w:t>Be able to describe strategies for wealth protection</w:t>
            </w:r>
          </w:p>
        </w:tc>
      </w:tr>
      <w:tr w:rsidR="000924B1" w:rsidRPr="00C811B2" w14:paraId="1BC58C49" w14:textId="77777777" w:rsidTr="00CF27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61163C7F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  <w:tc>
          <w:tcPr>
            <w:tcW w:w="4293" w:type="pct"/>
            <w:gridSpan w:val="19"/>
          </w:tcPr>
          <w:p w14:paraId="2D1BBA44" w14:textId="6A655F8D" w:rsidR="000924B1" w:rsidRPr="00F77BE2" w:rsidRDefault="0070444A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sz w:val="20"/>
                <w:szCs w:val="20"/>
                <w:lang w:eastAsia="tr-TR"/>
              </w:rPr>
            </w:pPr>
            <w:r w:rsidRPr="00F77BE2">
              <w:rPr>
                <w:rFonts w:cs="Arial"/>
                <w:sz w:val="20"/>
                <w:szCs w:val="20"/>
                <w:shd w:val="clear" w:color="auto" w:fill="FFFFFF"/>
              </w:rPr>
              <w:t>Be able to explain the impact of economic, client and regulatory change on the effectiveness of strategies</w:t>
            </w:r>
          </w:p>
        </w:tc>
      </w:tr>
      <w:tr w:rsidR="003858A6" w:rsidRPr="00C811B2" w14:paraId="4BD8DFEB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shd w:val="clear" w:color="auto" w:fill="4BACC6" w:themeFill="accent5"/>
            <w:vAlign w:val="center"/>
          </w:tcPr>
          <w:p w14:paraId="304E6DD9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</w:pPr>
            <w:r w:rsidRPr="00C811B2"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  <w:t>Weekly Content</w:t>
            </w:r>
          </w:p>
        </w:tc>
      </w:tr>
      <w:tr w:rsidR="000924B1" w:rsidRPr="00C811B2" w14:paraId="702D21AE" w14:textId="77777777" w:rsidTr="003A4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5A131C27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4293" w:type="pct"/>
            <w:gridSpan w:val="19"/>
          </w:tcPr>
          <w:p w14:paraId="2A2BDF95" w14:textId="0070623C" w:rsidR="000924B1" w:rsidRPr="00C811B2" w:rsidRDefault="0070444A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Finance an overview</w:t>
            </w:r>
          </w:p>
        </w:tc>
      </w:tr>
      <w:tr w:rsidR="000924B1" w:rsidRPr="00C811B2" w14:paraId="30EEC6D2" w14:textId="77777777" w:rsidTr="003A40D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0E720627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2</w:t>
            </w:r>
          </w:p>
        </w:tc>
        <w:tc>
          <w:tcPr>
            <w:tcW w:w="4293" w:type="pct"/>
            <w:gridSpan w:val="19"/>
          </w:tcPr>
          <w:p w14:paraId="4762B60C" w14:textId="478B8061" w:rsidR="000924B1" w:rsidRPr="00C811B2" w:rsidRDefault="0070444A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Capital Budgeting under Conditions of Certainty</w:t>
            </w:r>
          </w:p>
        </w:tc>
      </w:tr>
      <w:tr w:rsidR="000924B1" w:rsidRPr="00C811B2" w14:paraId="6196DFB1" w14:textId="77777777" w:rsidTr="003A4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534E45AC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  <w:tc>
          <w:tcPr>
            <w:tcW w:w="4293" w:type="pct"/>
            <w:gridSpan w:val="19"/>
          </w:tcPr>
          <w:p w14:paraId="7CD3BA16" w14:textId="4DB6A7E0" w:rsidR="000924B1" w:rsidRPr="00C811B2" w:rsidRDefault="0070444A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Capital Budgeting and Case for NPV</w:t>
            </w:r>
            <w:r w:rsidR="00D35D0B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 </w:t>
            </w:r>
          </w:p>
        </w:tc>
      </w:tr>
      <w:tr w:rsidR="000924B1" w:rsidRPr="00C811B2" w14:paraId="472950AC" w14:textId="77777777" w:rsidTr="003A40D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74107352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4293" w:type="pct"/>
            <w:gridSpan w:val="19"/>
          </w:tcPr>
          <w:p w14:paraId="362511D1" w14:textId="7593BC5F" w:rsidR="000924B1" w:rsidRPr="00C811B2" w:rsidRDefault="00D35D0B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Capital Budgeting and Taxation </w:t>
            </w:r>
          </w:p>
        </w:tc>
      </w:tr>
      <w:tr w:rsidR="000924B1" w:rsidRPr="00C811B2" w14:paraId="7CAF4187" w14:textId="77777777" w:rsidTr="003A4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1708B6D8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  <w:tc>
          <w:tcPr>
            <w:tcW w:w="4293" w:type="pct"/>
            <w:gridSpan w:val="19"/>
          </w:tcPr>
          <w:p w14:paraId="445B4693" w14:textId="4DDB5F3F" w:rsidR="000924B1" w:rsidRPr="00C811B2" w:rsidRDefault="00D35D0B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The Treatment of Uncertainty </w:t>
            </w:r>
          </w:p>
        </w:tc>
      </w:tr>
      <w:tr w:rsidR="000924B1" w:rsidRPr="00C811B2" w14:paraId="1811C294" w14:textId="77777777" w:rsidTr="003A40D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6A71C6DC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6</w:t>
            </w:r>
          </w:p>
        </w:tc>
        <w:tc>
          <w:tcPr>
            <w:tcW w:w="4293" w:type="pct"/>
            <w:gridSpan w:val="19"/>
          </w:tcPr>
          <w:p w14:paraId="29E6D8A4" w14:textId="5BC118E5" w:rsidR="000924B1" w:rsidRPr="00C811B2" w:rsidRDefault="00D35D0B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Mean -Variance Methodology and Analyses </w:t>
            </w:r>
          </w:p>
        </w:tc>
      </w:tr>
      <w:tr w:rsidR="000924B1" w:rsidRPr="00C811B2" w14:paraId="6755A067" w14:textId="77777777" w:rsidTr="003A4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7C6267AD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7</w:t>
            </w:r>
          </w:p>
        </w:tc>
        <w:tc>
          <w:tcPr>
            <w:tcW w:w="4293" w:type="pct"/>
            <w:gridSpan w:val="19"/>
          </w:tcPr>
          <w:p w14:paraId="663055BA" w14:textId="2870B22B" w:rsidR="000924B1" w:rsidRPr="00C811B2" w:rsidRDefault="00D35D0B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Equity Valuation and Cost of Capital </w:t>
            </w:r>
          </w:p>
        </w:tc>
      </w:tr>
      <w:tr w:rsidR="000924B1" w:rsidRPr="00C811B2" w14:paraId="73DF57DF" w14:textId="77777777" w:rsidTr="003A40D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5AF77578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8</w:t>
            </w:r>
          </w:p>
        </w:tc>
        <w:tc>
          <w:tcPr>
            <w:tcW w:w="4293" w:type="pct"/>
            <w:gridSpan w:val="19"/>
          </w:tcPr>
          <w:p w14:paraId="62626591" w14:textId="50482783" w:rsidR="000924B1" w:rsidRPr="00C811B2" w:rsidRDefault="00D35D0B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Dividend Valuation </w:t>
            </w:r>
          </w:p>
        </w:tc>
      </w:tr>
      <w:tr w:rsidR="000924B1" w:rsidRPr="00C811B2" w14:paraId="2BB058BA" w14:textId="77777777" w:rsidTr="003A4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5A3AEAF0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9</w:t>
            </w:r>
          </w:p>
        </w:tc>
        <w:tc>
          <w:tcPr>
            <w:tcW w:w="4293" w:type="pct"/>
            <w:gridSpan w:val="19"/>
          </w:tcPr>
          <w:p w14:paraId="2153ECCE" w14:textId="4633BC2B" w:rsidR="000924B1" w:rsidRPr="00C811B2" w:rsidRDefault="00D35D0B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Midterm</w:t>
            </w:r>
          </w:p>
        </w:tc>
      </w:tr>
      <w:tr w:rsidR="000924B1" w:rsidRPr="00C811B2" w14:paraId="042CCF5A" w14:textId="77777777" w:rsidTr="003A40D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2748B2C3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0</w:t>
            </w:r>
          </w:p>
        </w:tc>
        <w:tc>
          <w:tcPr>
            <w:tcW w:w="4293" w:type="pct"/>
            <w:gridSpan w:val="19"/>
          </w:tcPr>
          <w:p w14:paraId="2AFE987D" w14:textId="7010A0B9" w:rsidR="000924B1" w:rsidRPr="00C811B2" w:rsidRDefault="00D35D0B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Debt Valuation and the Cost of Capital </w:t>
            </w:r>
          </w:p>
        </w:tc>
      </w:tr>
      <w:tr w:rsidR="000924B1" w:rsidRPr="00C811B2" w14:paraId="73800386" w14:textId="77777777" w:rsidTr="003A4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461B5E4D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1</w:t>
            </w:r>
          </w:p>
        </w:tc>
        <w:tc>
          <w:tcPr>
            <w:tcW w:w="4293" w:type="pct"/>
            <w:gridSpan w:val="19"/>
          </w:tcPr>
          <w:p w14:paraId="22FD8911" w14:textId="20F4B1B9" w:rsidR="000924B1" w:rsidRPr="00C811B2" w:rsidRDefault="00D35D0B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The Impact of Issue Cost </w:t>
            </w:r>
          </w:p>
        </w:tc>
      </w:tr>
      <w:tr w:rsidR="000924B1" w:rsidRPr="00C811B2" w14:paraId="137EF7B2" w14:textId="77777777" w:rsidTr="003A40D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11142E48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2</w:t>
            </w:r>
          </w:p>
        </w:tc>
        <w:tc>
          <w:tcPr>
            <w:tcW w:w="4293" w:type="pct"/>
            <w:gridSpan w:val="19"/>
          </w:tcPr>
          <w:p w14:paraId="4E404AB6" w14:textId="6652CA77" w:rsidR="000924B1" w:rsidRPr="00C811B2" w:rsidRDefault="00B8729B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Capital </w:t>
            </w:r>
            <w:r w:rsidR="00D35D0B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Gearing and Cost of Capital </w:t>
            </w:r>
          </w:p>
        </w:tc>
      </w:tr>
      <w:tr w:rsidR="000924B1" w:rsidRPr="00C811B2" w14:paraId="4647C19B" w14:textId="77777777" w:rsidTr="003A4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08F11766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3</w:t>
            </w:r>
          </w:p>
        </w:tc>
        <w:tc>
          <w:tcPr>
            <w:tcW w:w="4293" w:type="pct"/>
            <w:gridSpan w:val="19"/>
          </w:tcPr>
          <w:p w14:paraId="241B4C38" w14:textId="212E14AB" w:rsidR="000924B1" w:rsidRPr="00C811B2" w:rsidRDefault="00CF3B98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Shareholder </w:t>
            </w:r>
            <w:r w:rsidR="00D35D0B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Wealth and Value Added </w:t>
            </w:r>
          </w:p>
        </w:tc>
      </w:tr>
      <w:tr w:rsidR="000924B1" w:rsidRPr="00C811B2" w14:paraId="26FF7403" w14:textId="77777777" w:rsidTr="003A40DE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49DB392A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4</w:t>
            </w:r>
          </w:p>
        </w:tc>
        <w:tc>
          <w:tcPr>
            <w:tcW w:w="4293" w:type="pct"/>
            <w:gridSpan w:val="19"/>
          </w:tcPr>
          <w:p w14:paraId="7A2CE2A3" w14:textId="15A14893" w:rsidR="000924B1" w:rsidRPr="00C811B2" w:rsidRDefault="00D35D0B" w:rsidP="000924B1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WACC Assumptions</w:t>
            </w:r>
          </w:p>
        </w:tc>
      </w:tr>
      <w:tr w:rsidR="000924B1" w:rsidRPr="00C811B2" w14:paraId="05F2542D" w14:textId="77777777" w:rsidTr="003A40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vAlign w:val="center"/>
          </w:tcPr>
          <w:p w14:paraId="3112670A" w14:textId="77777777" w:rsidR="000924B1" w:rsidRPr="00C811B2" w:rsidRDefault="000924B1" w:rsidP="000924B1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5</w:t>
            </w:r>
          </w:p>
        </w:tc>
        <w:tc>
          <w:tcPr>
            <w:tcW w:w="4293" w:type="pct"/>
            <w:gridSpan w:val="19"/>
          </w:tcPr>
          <w:p w14:paraId="2A07BD35" w14:textId="3890FAEF" w:rsidR="000924B1" w:rsidRPr="00C811B2" w:rsidRDefault="00CF3B98" w:rsidP="000924B1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G</w:t>
            </w:r>
            <w:r w:rsidRPr="00CF3B98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 xml:space="preserve">eneral review and </w:t>
            </w: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Summary</w:t>
            </w:r>
          </w:p>
        </w:tc>
      </w:tr>
      <w:tr w:rsidR="003858A6" w:rsidRPr="00C811B2" w14:paraId="15A3364C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shd w:val="clear" w:color="auto" w:fill="4BACC6" w:themeFill="accent5"/>
            <w:vAlign w:val="center"/>
          </w:tcPr>
          <w:p w14:paraId="3C94057C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</w:pPr>
            <w:r w:rsidRPr="00C811B2">
              <w:rPr>
                <w:rFonts w:eastAsia="Times New Roman" w:cstheme="minorHAnsi"/>
                <w:bCs w:val="0"/>
                <w:color w:val="000000" w:themeColor="text1"/>
                <w:lang w:eastAsia="tr-TR"/>
              </w:rPr>
              <w:t>Contribution of Learning Outcomes to Program Objectives  (1-5)</w:t>
            </w:r>
          </w:p>
        </w:tc>
      </w:tr>
      <w:tr w:rsidR="00C811B2" w:rsidRPr="00C811B2" w14:paraId="7981C8E6" w14:textId="77777777" w:rsidTr="000924B1">
        <w:trPr>
          <w:gridAfter w:val="10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453" w:type="pct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shd w:val="clear" w:color="auto" w:fill="B6DDE8" w:themeFill="accent5" w:themeFillTint="66"/>
            <w:vAlign w:val="center"/>
          </w:tcPr>
          <w:p w14:paraId="3166C9B1" w14:textId="0DBEB532" w:rsidR="00C811B2" w:rsidRPr="00C811B2" w:rsidRDefault="00F81445" w:rsidP="00F81445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CLO</w:t>
            </w:r>
          </w:p>
        </w:tc>
        <w:tc>
          <w:tcPr>
            <w:tcW w:w="614" w:type="pct"/>
            <w:gridSpan w:val="3"/>
            <w:shd w:val="clear" w:color="auto" w:fill="B6DDE8" w:themeFill="accent5" w:themeFillTint="66"/>
            <w:vAlign w:val="center"/>
          </w:tcPr>
          <w:p w14:paraId="4F545B19" w14:textId="77777777" w:rsidR="00C811B2" w:rsidRPr="00C811B2" w:rsidRDefault="00C811B2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P1</w:t>
            </w:r>
          </w:p>
        </w:tc>
        <w:tc>
          <w:tcPr>
            <w:tcW w:w="613" w:type="pct"/>
            <w:gridSpan w:val="3"/>
            <w:shd w:val="clear" w:color="auto" w:fill="B6DDE8" w:themeFill="accent5" w:themeFillTint="66"/>
            <w:vAlign w:val="center"/>
          </w:tcPr>
          <w:p w14:paraId="7237B914" w14:textId="340B7204" w:rsidR="00C811B2" w:rsidRPr="00C811B2" w:rsidRDefault="00C811B2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P2</w:t>
            </w:r>
          </w:p>
        </w:tc>
        <w:tc>
          <w:tcPr>
            <w:tcW w:w="613" w:type="pct"/>
            <w:gridSpan w:val="3"/>
            <w:shd w:val="clear" w:color="auto" w:fill="B6DDE8" w:themeFill="accent5" w:themeFillTint="66"/>
            <w:vAlign w:val="center"/>
          </w:tcPr>
          <w:p w14:paraId="5EC41CCA" w14:textId="77777777" w:rsidR="00C811B2" w:rsidRPr="00C811B2" w:rsidRDefault="00C811B2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eastAsia="tr-TR"/>
              </w:rPr>
              <w:t>P3</w:t>
            </w:r>
          </w:p>
        </w:tc>
      </w:tr>
      <w:tr w:rsidR="00C811B2" w:rsidRPr="00C811B2" w14:paraId="69EBDE37" w14:textId="77777777" w:rsidTr="000924B1">
        <w:trPr>
          <w:gridAfter w:val="10"/>
          <w:wAfter w:w="2453" w:type="pct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shd w:val="clear" w:color="auto" w:fill="B6DDE8" w:themeFill="accent5" w:themeFillTint="66"/>
            <w:vAlign w:val="center"/>
          </w:tcPr>
          <w:p w14:paraId="030523F5" w14:textId="77777777" w:rsidR="00C811B2" w:rsidRPr="00C811B2" w:rsidRDefault="00C811B2" w:rsidP="00647106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614" w:type="pct"/>
            <w:gridSpan w:val="3"/>
            <w:vAlign w:val="center"/>
          </w:tcPr>
          <w:p w14:paraId="77411FFA" w14:textId="297F83CB" w:rsidR="00C811B2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  <w:tc>
          <w:tcPr>
            <w:tcW w:w="613" w:type="pct"/>
            <w:gridSpan w:val="3"/>
            <w:vAlign w:val="center"/>
          </w:tcPr>
          <w:p w14:paraId="1874BFF2" w14:textId="474782F7" w:rsidR="00C811B2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  <w:tc>
          <w:tcPr>
            <w:tcW w:w="613" w:type="pct"/>
            <w:gridSpan w:val="3"/>
            <w:vAlign w:val="center"/>
          </w:tcPr>
          <w:p w14:paraId="51F476B6" w14:textId="1D780DD5" w:rsidR="00C811B2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</w:tr>
      <w:tr w:rsidR="00C811B2" w:rsidRPr="00C811B2" w14:paraId="4813662E" w14:textId="77777777" w:rsidTr="000924B1">
        <w:trPr>
          <w:gridAfter w:val="10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453" w:type="pct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shd w:val="clear" w:color="auto" w:fill="B6DDE8" w:themeFill="accent5" w:themeFillTint="66"/>
            <w:vAlign w:val="center"/>
          </w:tcPr>
          <w:p w14:paraId="18B8D666" w14:textId="77777777" w:rsidR="00C811B2" w:rsidRPr="00C811B2" w:rsidRDefault="00C811B2" w:rsidP="00647106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2</w:t>
            </w:r>
          </w:p>
        </w:tc>
        <w:tc>
          <w:tcPr>
            <w:tcW w:w="614" w:type="pct"/>
            <w:gridSpan w:val="3"/>
            <w:vAlign w:val="center"/>
          </w:tcPr>
          <w:p w14:paraId="0605D403" w14:textId="1BEFC7C2" w:rsidR="00C811B2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  <w:tc>
          <w:tcPr>
            <w:tcW w:w="613" w:type="pct"/>
            <w:gridSpan w:val="3"/>
            <w:vAlign w:val="center"/>
          </w:tcPr>
          <w:p w14:paraId="28A3191C" w14:textId="77A9C716" w:rsidR="00C811B2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  <w:tc>
          <w:tcPr>
            <w:tcW w:w="613" w:type="pct"/>
            <w:gridSpan w:val="3"/>
            <w:vAlign w:val="center"/>
          </w:tcPr>
          <w:p w14:paraId="14070C7C" w14:textId="21B75E87" w:rsidR="00C811B2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</w:tr>
      <w:tr w:rsidR="00C811B2" w:rsidRPr="00C811B2" w14:paraId="45280BB4" w14:textId="77777777" w:rsidTr="000924B1">
        <w:trPr>
          <w:gridAfter w:val="10"/>
          <w:wAfter w:w="2453" w:type="pct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shd w:val="clear" w:color="auto" w:fill="B6DDE8" w:themeFill="accent5" w:themeFillTint="66"/>
            <w:vAlign w:val="center"/>
          </w:tcPr>
          <w:p w14:paraId="2B43C150" w14:textId="77777777" w:rsidR="00C811B2" w:rsidRPr="00C811B2" w:rsidRDefault="00C811B2" w:rsidP="00647106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  <w:tc>
          <w:tcPr>
            <w:tcW w:w="614" w:type="pct"/>
            <w:gridSpan w:val="3"/>
            <w:vAlign w:val="center"/>
          </w:tcPr>
          <w:p w14:paraId="615BE24B" w14:textId="58CF1C1E" w:rsidR="00C811B2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613" w:type="pct"/>
            <w:gridSpan w:val="3"/>
            <w:vAlign w:val="center"/>
          </w:tcPr>
          <w:p w14:paraId="1D0534FC" w14:textId="42DEC7F5" w:rsidR="00C811B2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  <w:tc>
          <w:tcPr>
            <w:tcW w:w="613" w:type="pct"/>
            <w:gridSpan w:val="3"/>
            <w:vAlign w:val="center"/>
          </w:tcPr>
          <w:p w14:paraId="6BCE63F0" w14:textId="12B212B9" w:rsidR="00C811B2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</w:tr>
      <w:tr w:rsidR="00C811B2" w:rsidRPr="00C811B2" w14:paraId="0C835CD7" w14:textId="77777777" w:rsidTr="000924B1">
        <w:trPr>
          <w:gridAfter w:val="10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453" w:type="pct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shd w:val="clear" w:color="auto" w:fill="B6DDE8" w:themeFill="accent5" w:themeFillTint="66"/>
            <w:vAlign w:val="center"/>
          </w:tcPr>
          <w:p w14:paraId="2C55D574" w14:textId="77777777" w:rsidR="00C811B2" w:rsidRPr="00C811B2" w:rsidRDefault="00C811B2" w:rsidP="00647106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614" w:type="pct"/>
            <w:gridSpan w:val="3"/>
            <w:vAlign w:val="center"/>
          </w:tcPr>
          <w:p w14:paraId="73EA8D8B" w14:textId="1C767F0C" w:rsidR="00C811B2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  <w:tc>
          <w:tcPr>
            <w:tcW w:w="613" w:type="pct"/>
            <w:gridSpan w:val="3"/>
            <w:vAlign w:val="center"/>
          </w:tcPr>
          <w:p w14:paraId="0844F580" w14:textId="4550ABE2" w:rsidR="00C811B2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613" w:type="pct"/>
            <w:gridSpan w:val="3"/>
            <w:vAlign w:val="center"/>
          </w:tcPr>
          <w:p w14:paraId="588AE778" w14:textId="54850717" w:rsidR="00C811B2" w:rsidRPr="00C811B2" w:rsidRDefault="00CF3B98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</w:tr>
      <w:tr w:rsidR="00C811B2" w:rsidRPr="00C811B2" w14:paraId="74F9F19B" w14:textId="77777777" w:rsidTr="000924B1">
        <w:trPr>
          <w:gridAfter w:val="10"/>
          <w:wAfter w:w="2453" w:type="pct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7" w:type="pct"/>
            <w:shd w:val="clear" w:color="auto" w:fill="B6DDE8" w:themeFill="accent5" w:themeFillTint="66"/>
            <w:vAlign w:val="center"/>
          </w:tcPr>
          <w:p w14:paraId="268D5BEE" w14:textId="77777777" w:rsidR="00C811B2" w:rsidRPr="00C811B2" w:rsidRDefault="00C811B2" w:rsidP="00647106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  <w:tc>
          <w:tcPr>
            <w:tcW w:w="614" w:type="pct"/>
            <w:gridSpan w:val="3"/>
            <w:vAlign w:val="center"/>
          </w:tcPr>
          <w:p w14:paraId="180C794D" w14:textId="08F4A22A" w:rsidR="00C811B2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</w:t>
            </w:r>
          </w:p>
        </w:tc>
        <w:tc>
          <w:tcPr>
            <w:tcW w:w="613" w:type="pct"/>
            <w:gridSpan w:val="3"/>
            <w:vAlign w:val="center"/>
          </w:tcPr>
          <w:p w14:paraId="31964F86" w14:textId="2BFDDE94" w:rsidR="00C811B2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613" w:type="pct"/>
            <w:gridSpan w:val="3"/>
            <w:vAlign w:val="center"/>
          </w:tcPr>
          <w:p w14:paraId="6E758545" w14:textId="0E6DECED" w:rsidR="00C811B2" w:rsidRPr="00C811B2" w:rsidRDefault="00CF3B98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</w:tr>
      <w:tr w:rsidR="003858A6" w:rsidRPr="00C811B2" w14:paraId="75ACDD72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7" w:type="pct"/>
            <w:gridSpan w:val="2"/>
            <w:vAlign w:val="center"/>
          </w:tcPr>
          <w:p w14:paraId="29019895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b w:val="0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eastAsia="tr-TR"/>
              </w:rPr>
              <w:t>Contribution Level</w:t>
            </w:r>
          </w:p>
        </w:tc>
        <w:tc>
          <w:tcPr>
            <w:tcW w:w="3743" w:type="pct"/>
            <w:gridSpan w:val="18"/>
            <w:vAlign w:val="center"/>
          </w:tcPr>
          <w:p w14:paraId="3D475C4D" w14:textId="77777777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1: Low 2: Low-intermediate 3: Intermediate 4: High 5: Very High</w:t>
            </w:r>
          </w:p>
        </w:tc>
      </w:tr>
      <w:tr w:rsidR="003858A6" w:rsidRPr="00C811B2" w14:paraId="522F8F49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20"/>
            <w:vAlign w:val="center"/>
          </w:tcPr>
          <w:p w14:paraId="03B858B3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3F08A98A" w14:textId="77777777" w:rsidTr="000924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7" w:type="pct"/>
            <w:gridSpan w:val="2"/>
            <w:vAlign w:val="center"/>
          </w:tcPr>
          <w:p w14:paraId="0598CF92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Compiled by:</w:t>
            </w:r>
          </w:p>
        </w:tc>
        <w:tc>
          <w:tcPr>
            <w:tcW w:w="3743" w:type="pct"/>
            <w:gridSpan w:val="18"/>
            <w:vAlign w:val="center"/>
          </w:tcPr>
          <w:p w14:paraId="525FC4AB" w14:textId="4B2DA28B" w:rsidR="003858A6" w:rsidRPr="00C811B2" w:rsidRDefault="003858A6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  <w:tr w:rsidR="003858A6" w:rsidRPr="00C811B2" w14:paraId="006C5572" w14:textId="77777777" w:rsidTr="000924B1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57" w:type="pct"/>
            <w:gridSpan w:val="2"/>
            <w:vAlign w:val="center"/>
          </w:tcPr>
          <w:p w14:paraId="4A5CEFAB" w14:textId="77777777" w:rsidR="003858A6" w:rsidRPr="00C811B2" w:rsidRDefault="003858A6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</w:pPr>
            <w:r w:rsidRPr="00C811B2">
              <w:rPr>
                <w:rFonts w:eastAsia="Times New Roman" w:cstheme="minorHAnsi"/>
                <w:color w:val="000000" w:themeColor="text1"/>
                <w:sz w:val="20"/>
                <w:szCs w:val="20"/>
                <w:lang w:eastAsia="tr-TR"/>
              </w:rPr>
              <w:t>Date of Compilation:</w:t>
            </w:r>
          </w:p>
        </w:tc>
        <w:tc>
          <w:tcPr>
            <w:tcW w:w="3743" w:type="pct"/>
            <w:gridSpan w:val="18"/>
            <w:vAlign w:val="center"/>
          </w:tcPr>
          <w:p w14:paraId="6A635979" w14:textId="3B926A2B" w:rsidR="003858A6" w:rsidRPr="00C811B2" w:rsidRDefault="003858A6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</w:pPr>
          </w:p>
        </w:tc>
      </w:tr>
    </w:tbl>
    <w:p w14:paraId="5716ABC3" w14:textId="77777777" w:rsidR="003858A6" w:rsidRPr="00C811B2" w:rsidRDefault="003858A6" w:rsidP="003858A6">
      <w:pPr>
        <w:spacing w:after="0" w:line="240" w:lineRule="atLeast"/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eastAsia="tr-TR"/>
        </w:rPr>
      </w:pPr>
    </w:p>
    <w:p w14:paraId="1BC83E45" w14:textId="77777777" w:rsidR="003858A6" w:rsidRPr="00C811B2" w:rsidRDefault="003858A6" w:rsidP="003858A6">
      <w:pPr>
        <w:spacing w:after="0" w:line="240" w:lineRule="atLeast"/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eastAsia="tr-TR"/>
        </w:rPr>
      </w:pPr>
    </w:p>
    <w:p w14:paraId="6C09A79E" w14:textId="77777777" w:rsidR="003858A6" w:rsidRPr="00C811B2" w:rsidRDefault="003858A6" w:rsidP="003858A6">
      <w:pPr>
        <w:spacing w:after="0" w:line="240" w:lineRule="atLeast"/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eastAsia="tr-TR"/>
        </w:rPr>
      </w:pPr>
    </w:p>
    <w:p w14:paraId="49704E56" w14:textId="77777777" w:rsidR="003858A6" w:rsidRPr="00C811B2" w:rsidRDefault="003858A6" w:rsidP="003858A6">
      <w:pPr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eastAsia="tr-TR"/>
        </w:rPr>
      </w:pPr>
    </w:p>
    <w:p w14:paraId="747A0F7B" w14:textId="77777777" w:rsidR="003858A6" w:rsidRPr="00C811B2" w:rsidRDefault="003858A6" w:rsidP="003858A6"/>
    <w:p w14:paraId="62D3EC62" w14:textId="77777777" w:rsidR="007A6E8A" w:rsidRPr="00C811B2" w:rsidRDefault="007A6E8A" w:rsidP="003858A6"/>
    <w:sectPr w:rsidR="007A6E8A" w:rsidRPr="00C811B2" w:rsidSect="00FA169D">
      <w:headerReference w:type="default" r:id="rId8"/>
      <w:pgSz w:w="11906" w:h="16838"/>
      <w:pgMar w:top="1418" w:right="707" w:bottom="1418" w:left="709" w:header="391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699CAA5" w14:textId="77777777" w:rsidR="009610FC" w:rsidRDefault="009610FC" w:rsidP="003F0441">
      <w:pPr>
        <w:spacing w:after="0" w:line="240" w:lineRule="auto"/>
      </w:pPr>
      <w:r>
        <w:separator/>
      </w:r>
    </w:p>
  </w:endnote>
  <w:endnote w:type="continuationSeparator" w:id="0">
    <w:p w14:paraId="4BE93B4B" w14:textId="77777777" w:rsidR="009610FC" w:rsidRDefault="009610FC" w:rsidP="003F04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Verdana">
    <w:panose1 w:val="020B0604030504040204"/>
    <w:charset w:val="A2"/>
    <w:family w:val="swiss"/>
    <w:pitch w:val="variable"/>
    <w:sig w:usb0="A00006FF" w:usb1="4000205B" w:usb2="00000010" w:usb3="00000000" w:csb0="0000019F" w:csb1="00000000"/>
  </w:font>
  <w:font w:name="Corbel">
    <w:panose1 w:val="020B0503020204020204"/>
    <w:charset w:val="A2"/>
    <w:family w:val="swiss"/>
    <w:pitch w:val="variable"/>
    <w:sig w:usb0="A00002EF" w:usb1="4000A44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9A49BD1" w14:textId="77777777" w:rsidR="009610FC" w:rsidRDefault="009610FC" w:rsidP="003F0441">
      <w:pPr>
        <w:spacing w:after="0" w:line="240" w:lineRule="auto"/>
      </w:pPr>
      <w:r>
        <w:separator/>
      </w:r>
    </w:p>
  </w:footnote>
  <w:footnote w:type="continuationSeparator" w:id="0">
    <w:p w14:paraId="741F7B93" w14:textId="77777777" w:rsidR="009610FC" w:rsidRDefault="009610FC" w:rsidP="003F044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600BFA" w14:textId="127BE0C8" w:rsidR="00FA169D" w:rsidRPr="00F81445" w:rsidRDefault="00FA169D" w:rsidP="00FA169D">
    <w:pPr>
      <w:pStyle w:val="stBilgi"/>
      <w:tabs>
        <w:tab w:val="clear" w:pos="9072"/>
        <w:tab w:val="left" w:pos="3261"/>
        <w:tab w:val="right" w:pos="7938"/>
      </w:tabs>
      <w:spacing w:before="120" w:line="230" w:lineRule="exact"/>
      <w:ind w:left="-709"/>
      <w:jc w:val="right"/>
      <w:rPr>
        <w:rFonts w:ascii="Corbel" w:hAnsi="Corbel" w:cs="Arial"/>
        <w:lang w:val="de-DE"/>
      </w:rPr>
    </w:pPr>
    <w:r w:rsidRPr="00C811B2">
      <w:rPr>
        <w:rFonts w:ascii="Corbel" w:hAnsi="Corbel" w:cs="Arial"/>
        <w:noProof/>
        <w:lang w:val="tr-TR" w:eastAsia="tr-TR"/>
      </w:rPr>
      <w:drawing>
        <wp:anchor distT="0" distB="0" distL="114300" distR="114300" simplePos="0" relativeHeight="251658240" behindDoc="1" locked="0" layoutInCell="1" allowOverlap="1" wp14:anchorId="1D79675F" wp14:editId="557F58E3">
          <wp:simplePos x="0" y="0"/>
          <wp:positionH relativeFrom="margin">
            <wp:posOffset>-15056</wp:posOffset>
          </wp:positionH>
          <wp:positionV relativeFrom="page">
            <wp:posOffset>137160</wp:posOffset>
          </wp:positionV>
          <wp:extent cx="2927315" cy="678425"/>
          <wp:effectExtent l="0" t="0" r="0" b="0"/>
          <wp:wrapNone/>
          <wp:docPr id="10" name="Bild 733" descr="TAU_LOGO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33" descr="TAU_LOGO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27315" cy="6784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9C6C04" w:rsidRPr="00F81445">
      <w:rPr>
        <w:rFonts w:ascii="Corbel" w:hAnsi="Corbel" w:cs="Arial"/>
        <w:lang w:val="de-DE"/>
      </w:rPr>
      <w:t xml:space="preserve"> SOSYAL BİLİMLER ENSTİTÜSÜ</w:t>
    </w:r>
  </w:p>
  <w:p w14:paraId="30B85821" w14:textId="053B3269" w:rsidR="00FA169D" w:rsidRPr="00F81445" w:rsidRDefault="009C6C04" w:rsidP="00FA169D">
    <w:pPr>
      <w:pStyle w:val="stBilgi"/>
      <w:tabs>
        <w:tab w:val="clear" w:pos="9072"/>
        <w:tab w:val="left" w:pos="3261"/>
        <w:tab w:val="right" w:pos="8080"/>
      </w:tabs>
      <w:spacing w:line="240" w:lineRule="exact"/>
      <w:jc w:val="right"/>
      <w:rPr>
        <w:rFonts w:ascii="Corbel" w:hAnsi="Corbel" w:cs="Arial"/>
        <w:color w:val="169AA4"/>
        <w:lang w:val="de-DE"/>
      </w:rPr>
    </w:pPr>
    <w:r w:rsidRPr="00F81445">
      <w:rPr>
        <w:rFonts w:ascii="Corbel" w:hAnsi="Corbel" w:cs="Arial"/>
        <w:color w:val="169AA4"/>
        <w:lang w:val="de-DE"/>
      </w:rPr>
      <w:t>INSTITUT FÜR SOZIALWISSENCHAFTEN</w:t>
    </w:r>
  </w:p>
  <w:p w14:paraId="2B19A974" w14:textId="77777777" w:rsidR="00FA169D" w:rsidRPr="00F81445" w:rsidRDefault="00FA169D" w:rsidP="00FA169D">
    <w:pPr>
      <w:pStyle w:val="stBilgi"/>
      <w:rPr>
        <w:rFonts w:ascii="Verdana" w:hAnsi="Verdana"/>
        <w:b/>
        <w:bCs/>
        <w:color w:val="000000"/>
        <w:sz w:val="24"/>
        <w:szCs w:val="24"/>
        <w:lang w:val="de-DE"/>
      </w:rPr>
    </w:pPr>
  </w:p>
  <w:p w14:paraId="4FD141D5" w14:textId="590384EE" w:rsidR="009C6C04" w:rsidRPr="00C811B2" w:rsidRDefault="00FA169D" w:rsidP="00507304">
    <w:pPr>
      <w:pStyle w:val="stBilgi"/>
      <w:jc w:val="center"/>
      <w:rPr>
        <w:rFonts w:ascii="Corbel" w:hAnsi="Corbel"/>
        <w:b/>
        <w:bCs/>
        <w:color w:val="000000"/>
        <w:sz w:val="24"/>
        <w:szCs w:val="24"/>
      </w:rPr>
    </w:pPr>
    <w:r w:rsidRPr="003F1A6E">
      <w:rPr>
        <w:rFonts w:ascii="Verdana" w:hAnsi="Verdana"/>
        <w:b/>
        <w:bCs/>
        <w:color w:val="000000"/>
        <w:lang w:val="en-GB"/>
      </w:rPr>
      <w:br/>
    </w:r>
    <w:r w:rsidR="005C2DD2" w:rsidRPr="00C811B2">
      <w:rPr>
        <w:rFonts w:ascii="Corbel" w:hAnsi="Corbel"/>
        <w:b/>
        <w:bCs/>
        <w:color w:val="000000"/>
        <w:sz w:val="24"/>
        <w:szCs w:val="24"/>
      </w:rPr>
      <w:t>DEPARTMENT OF</w:t>
    </w:r>
    <w:r w:rsidR="00E37D65" w:rsidRPr="00C811B2">
      <w:rPr>
        <w:rFonts w:ascii="Corbel" w:hAnsi="Corbel"/>
        <w:b/>
        <w:bCs/>
        <w:color w:val="000000"/>
        <w:sz w:val="24"/>
        <w:szCs w:val="24"/>
      </w:rPr>
      <w:t xml:space="preserve"> </w:t>
    </w:r>
    <w:r w:rsidR="00C811B2">
      <w:rPr>
        <w:rFonts w:ascii="Corbel" w:hAnsi="Corbel"/>
        <w:b/>
        <w:bCs/>
        <w:color w:val="000000"/>
        <w:sz w:val="24"/>
        <w:szCs w:val="24"/>
      </w:rPr>
      <w:t>BUSINESS</w:t>
    </w:r>
    <w:r w:rsidR="00C811B2" w:rsidRPr="00C811B2">
      <w:rPr>
        <w:rFonts w:ascii="Corbel" w:hAnsi="Corbel"/>
        <w:b/>
        <w:bCs/>
        <w:color w:val="000000"/>
        <w:sz w:val="24"/>
        <w:szCs w:val="24"/>
      </w:rPr>
      <w:t xml:space="preserve"> </w:t>
    </w:r>
    <w:r w:rsidR="00C811B2">
      <w:rPr>
        <w:rFonts w:ascii="Corbel" w:hAnsi="Corbel"/>
        <w:b/>
        <w:bCs/>
        <w:color w:val="000000"/>
        <w:sz w:val="24"/>
        <w:szCs w:val="24"/>
      </w:rPr>
      <w:t>AND ECONOMICS</w:t>
    </w:r>
  </w:p>
  <w:p w14:paraId="223066A1" w14:textId="1F3F05E1" w:rsidR="003F0441" w:rsidRPr="00C811B2" w:rsidRDefault="005C2DD2" w:rsidP="00507304">
    <w:pPr>
      <w:pStyle w:val="stBilgi"/>
      <w:jc w:val="center"/>
    </w:pPr>
    <w:r w:rsidRPr="00C811B2">
      <w:rPr>
        <w:rFonts w:ascii="Corbel" w:hAnsi="Corbel"/>
        <w:b/>
        <w:bCs/>
        <w:color w:val="000000"/>
      </w:rPr>
      <w:t>COURSE SYLLABU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0507D6"/>
    <w:multiLevelType w:val="hybridMultilevel"/>
    <w:tmpl w:val="9D369564"/>
    <w:lvl w:ilvl="0" w:tplc="745EBEC2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977384D"/>
    <w:multiLevelType w:val="hybridMultilevel"/>
    <w:tmpl w:val="1C763072"/>
    <w:lvl w:ilvl="0" w:tplc="745EBEC2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8E46D6"/>
    <w:multiLevelType w:val="hybridMultilevel"/>
    <w:tmpl w:val="4EE41314"/>
    <w:lvl w:ilvl="0" w:tplc="23A616FE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 w:val="0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2F842C8"/>
    <w:multiLevelType w:val="hybridMultilevel"/>
    <w:tmpl w:val="7F0E9990"/>
    <w:lvl w:ilvl="0" w:tplc="8A1498E8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D95636B"/>
    <w:multiLevelType w:val="hybridMultilevel"/>
    <w:tmpl w:val="B4D03F98"/>
    <w:lvl w:ilvl="0" w:tplc="745EBEC2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B7246F7"/>
    <w:multiLevelType w:val="hybridMultilevel"/>
    <w:tmpl w:val="E65A8904"/>
    <w:lvl w:ilvl="0" w:tplc="3BDAA448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2CA0922"/>
    <w:multiLevelType w:val="hybridMultilevel"/>
    <w:tmpl w:val="0ADC0F68"/>
    <w:lvl w:ilvl="0" w:tplc="745EBEC2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2"/>
  </w:num>
  <w:num w:numId="4">
    <w:abstractNumId w:val="1"/>
  </w:num>
  <w:num w:numId="5">
    <w:abstractNumId w:val="0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proofState w:spelling="clean" w:grammar="clean"/>
  <w:defaultTabStop w:val="708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6180"/>
    <w:rsid w:val="00013591"/>
    <w:rsid w:val="000378A9"/>
    <w:rsid w:val="00042E26"/>
    <w:rsid w:val="00056180"/>
    <w:rsid w:val="00060F36"/>
    <w:rsid w:val="00073ABA"/>
    <w:rsid w:val="00075F2A"/>
    <w:rsid w:val="0007689A"/>
    <w:rsid w:val="0009226F"/>
    <w:rsid w:val="000924B1"/>
    <w:rsid w:val="000A764A"/>
    <w:rsid w:val="000B0AAA"/>
    <w:rsid w:val="000B2440"/>
    <w:rsid w:val="000B7E51"/>
    <w:rsid w:val="000C05D4"/>
    <w:rsid w:val="000D5F11"/>
    <w:rsid w:val="000D601C"/>
    <w:rsid w:val="000D6D96"/>
    <w:rsid w:val="000E1D8F"/>
    <w:rsid w:val="000F018B"/>
    <w:rsid w:val="001155D5"/>
    <w:rsid w:val="001262BB"/>
    <w:rsid w:val="00156960"/>
    <w:rsid w:val="00166F57"/>
    <w:rsid w:val="001724FC"/>
    <w:rsid w:val="001A77F8"/>
    <w:rsid w:val="001C39A2"/>
    <w:rsid w:val="001E67EB"/>
    <w:rsid w:val="001F3FB4"/>
    <w:rsid w:val="002270BA"/>
    <w:rsid w:val="00235B68"/>
    <w:rsid w:val="00246023"/>
    <w:rsid w:val="00247750"/>
    <w:rsid w:val="0025339E"/>
    <w:rsid w:val="002717F7"/>
    <w:rsid w:val="00274705"/>
    <w:rsid w:val="00294856"/>
    <w:rsid w:val="0029787C"/>
    <w:rsid w:val="002A23FD"/>
    <w:rsid w:val="002A32BF"/>
    <w:rsid w:val="002B267C"/>
    <w:rsid w:val="002B6344"/>
    <w:rsid w:val="002C552A"/>
    <w:rsid w:val="003240F5"/>
    <w:rsid w:val="00333B90"/>
    <w:rsid w:val="00344F0D"/>
    <w:rsid w:val="00361C10"/>
    <w:rsid w:val="00363170"/>
    <w:rsid w:val="00370813"/>
    <w:rsid w:val="003712F8"/>
    <w:rsid w:val="00374B87"/>
    <w:rsid w:val="00383A06"/>
    <w:rsid w:val="003858A6"/>
    <w:rsid w:val="00387B30"/>
    <w:rsid w:val="00391AB2"/>
    <w:rsid w:val="003A4EF3"/>
    <w:rsid w:val="003B6CA9"/>
    <w:rsid w:val="003E358B"/>
    <w:rsid w:val="003F0441"/>
    <w:rsid w:val="003F1A6E"/>
    <w:rsid w:val="00413C88"/>
    <w:rsid w:val="00413F91"/>
    <w:rsid w:val="00430382"/>
    <w:rsid w:val="0043659E"/>
    <w:rsid w:val="00460F5C"/>
    <w:rsid w:val="00470AE4"/>
    <w:rsid w:val="004853DE"/>
    <w:rsid w:val="004856A4"/>
    <w:rsid w:val="004D2CC4"/>
    <w:rsid w:val="0050124B"/>
    <w:rsid w:val="005040D2"/>
    <w:rsid w:val="00507304"/>
    <w:rsid w:val="00524396"/>
    <w:rsid w:val="0053124C"/>
    <w:rsid w:val="005371D3"/>
    <w:rsid w:val="00595EA5"/>
    <w:rsid w:val="005A0B4E"/>
    <w:rsid w:val="005A65E3"/>
    <w:rsid w:val="005A6F81"/>
    <w:rsid w:val="005B3CD9"/>
    <w:rsid w:val="005C2DD2"/>
    <w:rsid w:val="00603EFC"/>
    <w:rsid w:val="0061201A"/>
    <w:rsid w:val="00630100"/>
    <w:rsid w:val="00642A05"/>
    <w:rsid w:val="00643428"/>
    <w:rsid w:val="00670398"/>
    <w:rsid w:val="00670E2B"/>
    <w:rsid w:val="006A6E97"/>
    <w:rsid w:val="006E0CF0"/>
    <w:rsid w:val="006E28BC"/>
    <w:rsid w:val="006E45E8"/>
    <w:rsid w:val="0070444A"/>
    <w:rsid w:val="007162C5"/>
    <w:rsid w:val="007165DD"/>
    <w:rsid w:val="00726E97"/>
    <w:rsid w:val="00735792"/>
    <w:rsid w:val="007427FE"/>
    <w:rsid w:val="00751522"/>
    <w:rsid w:val="00752CF8"/>
    <w:rsid w:val="00753B2D"/>
    <w:rsid w:val="0075479F"/>
    <w:rsid w:val="0075590A"/>
    <w:rsid w:val="0076209B"/>
    <w:rsid w:val="00762FC7"/>
    <w:rsid w:val="00782FCE"/>
    <w:rsid w:val="00787503"/>
    <w:rsid w:val="007A6E8A"/>
    <w:rsid w:val="007F1AFD"/>
    <w:rsid w:val="00823137"/>
    <w:rsid w:val="008243C2"/>
    <w:rsid w:val="00830193"/>
    <w:rsid w:val="00834145"/>
    <w:rsid w:val="00840308"/>
    <w:rsid w:val="00863DB2"/>
    <w:rsid w:val="0088754E"/>
    <w:rsid w:val="00892706"/>
    <w:rsid w:val="0089790F"/>
    <w:rsid w:val="008B1142"/>
    <w:rsid w:val="008D1FED"/>
    <w:rsid w:val="008D7635"/>
    <w:rsid w:val="00930185"/>
    <w:rsid w:val="00931BD6"/>
    <w:rsid w:val="009573BA"/>
    <w:rsid w:val="009610FC"/>
    <w:rsid w:val="00967373"/>
    <w:rsid w:val="0099603B"/>
    <w:rsid w:val="009A7E10"/>
    <w:rsid w:val="009C390B"/>
    <w:rsid w:val="009C6C04"/>
    <w:rsid w:val="009D0A4A"/>
    <w:rsid w:val="009D77A6"/>
    <w:rsid w:val="009F3C5B"/>
    <w:rsid w:val="00A407F2"/>
    <w:rsid w:val="00A4160D"/>
    <w:rsid w:val="00A4731E"/>
    <w:rsid w:val="00A52030"/>
    <w:rsid w:val="00A747B2"/>
    <w:rsid w:val="00A90C5C"/>
    <w:rsid w:val="00A92E59"/>
    <w:rsid w:val="00AC529C"/>
    <w:rsid w:val="00AD1B09"/>
    <w:rsid w:val="00AD40D9"/>
    <w:rsid w:val="00AE7943"/>
    <w:rsid w:val="00AF3715"/>
    <w:rsid w:val="00B15FCE"/>
    <w:rsid w:val="00B17865"/>
    <w:rsid w:val="00B21C1A"/>
    <w:rsid w:val="00B23142"/>
    <w:rsid w:val="00B31830"/>
    <w:rsid w:val="00B44693"/>
    <w:rsid w:val="00B649FC"/>
    <w:rsid w:val="00B7395D"/>
    <w:rsid w:val="00B750E7"/>
    <w:rsid w:val="00B802A5"/>
    <w:rsid w:val="00B85E40"/>
    <w:rsid w:val="00B8729B"/>
    <w:rsid w:val="00B91F9D"/>
    <w:rsid w:val="00BA0E92"/>
    <w:rsid w:val="00BA65DD"/>
    <w:rsid w:val="00BB79D8"/>
    <w:rsid w:val="00BC03CD"/>
    <w:rsid w:val="00BD61E0"/>
    <w:rsid w:val="00C0705D"/>
    <w:rsid w:val="00C143C2"/>
    <w:rsid w:val="00C40620"/>
    <w:rsid w:val="00C41A3F"/>
    <w:rsid w:val="00C457F2"/>
    <w:rsid w:val="00C53C5B"/>
    <w:rsid w:val="00C811B2"/>
    <w:rsid w:val="00C83EDD"/>
    <w:rsid w:val="00C8473F"/>
    <w:rsid w:val="00CB3401"/>
    <w:rsid w:val="00CC0797"/>
    <w:rsid w:val="00CD2DBE"/>
    <w:rsid w:val="00CF3B98"/>
    <w:rsid w:val="00D07145"/>
    <w:rsid w:val="00D27C16"/>
    <w:rsid w:val="00D35D0B"/>
    <w:rsid w:val="00D42F4D"/>
    <w:rsid w:val="00D873D4"/>
    <w:rsid w:val="00D932F9"/>
    <w:rsid w:val="00DA54F4"/>
    <w:rsid w:val="00DC23C8"/>
    <w:rsid w:val="00E04E23"/>
    <w:rsid w:val="00E35FA4"/>
    <w:rsid w:val="00E37D65"/>
    <w:rsid w:val="00E43F4F"/>
    <w:rsid w:val="00E467E7"/>
    <w:rsid w:val="00E50FDF"/>
    <w:rsid w:val="00E76392"/>
    <w:rsid w:val="00E765E0"/>
    <w:rsid w:val="00E908C3"/>
    <w:rsid w:val="00E92C78"/>
    <w:rsid w:val="00EA2DD4"/>
    <w:rsid w:val="00EA2EB5"/>
    <w:rsid w:val="00EB7CF6"/>
    <w:rsid w:val="00EE1A4F"/>
    <w:rsid w:val="00EE2881"/>
    <w:rsid w:val="00F257F8"/>
    <w:rsid w:val="00F3582A"/>
    <w:rsid w:val="00F359C0"/>
    <w:rsid w:val="00F5612B"/>
    <w:rsid w:val="00F677D0"/>
    <w:rsid w:val="00F77BE2"/>
    <w:rsid w:val="00F81445"/>
    <w:rsid w:val="00F97328"/>
    <w:rsid w:val="00FA145E"/>
    <w:rsid w:val="00FA169D"/>
    <w:rsid w:val="00FB2930"/>
    <w:rsid w:val="00FD52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EC42F59"/>
  <w15:docId w15:val="{B40170C2-B1B3-4D7C-B203-34DA95D256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table" w:styleId="AkListe-Vurgu5">
    <w:name w:val="Light List Accent 5"/>
    <w:basedOn w:val="NormalTablo"/>
    <w:uiPriority w:val="61"/>
    <w:rsid w:val="00C143C2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OrtaListe1-Vurgu5">
    <w:name w:val="Medium List 1 Accent 5"/>
    <w:basedOn w:val="NormalTablo"/>
    <w:uiPriority w:val="65"/>
    <w:rsid w:val="003A4E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OrtaKlavuz3-Vurgu5">
    <w:name w:val="Medium Grid 3 Accent 5"/>
    <w:basedOn w:val="NormalTablo"/>
    <w:uiPriority w:val="69"/>
    <w:rsid w:val="003A4EF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stBilgi">
    <w:name w:val="header"/>
    <w:basedOn w:val="Normal"/>
    <w:link w:val="stBilgiChar"/>
    <w:uiPriority w:val="99"/>
    <w:unhideWhenUsed/>
    <w:rsid w:val="003F04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3F0441"/>
  </w:style>
  <w:style w:type="paragraph" w:styleId="AltBilgi">
    <w:name w:val="footer"/>
    <w:basedOn w:val="Normal"/>
    <w:link w:val="AltBilgiChar"/>
    <w:uiPriority w:val="99"/>
    <w:unhideWhenUsed/>
    <w:rsid w:val="003F04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3F0441"/>
  </w:style>
  <w:style w:type="paragraph" w:styleId="ListeParagraf">
    <w:name w:val="List Paragraph"/>
    <w:basedOn w:val="Normal"/>
    <w:uiPriority w:val="34"/>
    <w:qFormat/>
    <w:rsid w:val="00AE7943"/>
    <w:pPr>
      <w:ind w:left="720"/>
      <w:contextualSpacing/>
    </w:pPr>
  </w:style>
  <w:style w:type="character" w:styleId="Kpr">
    <w:name w:val="Hyperlink"/>
    <w:basedOn w:val="VarsaylanParagrafYazTipi"/>
    <w:uiPriority w:val="99"/>
    <w:unhideWhenUsed/>
    <w:rsid w:val="00AE7943"/>
    <w:rPr>
      <w:color w:val="0000FF" w:themeColor="hyperlink"/>
      <w:u w:val="single"/>
    </w:rPr>
  </w:style>
  <w:style w:type="character" w:styleId="Vurgu">
    <w:name w:val="Emphasis"/>
    <w:basedOn w:val="VarsaylanParagrafYazTipi"/>
    <w:uiPriority w:val="20"/>
    <w:qFormat/>
    <w:rsid w:val="00A92E59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AC7BAB-C2EA-4FE1-AD96-A660C522F9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3</Pages>
  <Words>433</Words>
  <Characters>2470</Characters>
  <Application>Microsoft Office Word</Application>
  <DocSecurity>0</DocSecurity>
  <Lines>20</Lines>
  <Paragraphs>5</Paragraphs>
  <ScaleCrop>false</ScaleCrop>
  <HeadingPairs>
    <vt:vector size="6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Hewlett-Packard Company</Company>
  <LinksUpToDate>false</LinksUpToDate>
  <CharactersWithSpaces>2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ne Özdemir</dc:creator>
  <cp:keywords/>
  <dc:description/>
  <cp:lastModifiedBy>tau</cp:lastModifiedBy>
  <cp:revision>9</cp:revision>
  <dcterms:created xsi:type="dcterms:W3CDTF">2021-05-17T08:28:00Z</dcterms:created>
  <dcterms:modified xsi:type="dcterms:W3CDTF">2021-05-17T1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1d18766-4140-3b3b-80c6-b93536b3bc11</vt:lpwstr>
  </property>
  <property fmtid="{D5CDD505-2E9C-101B-9397-08002B2CF9AE}" pid="24" name="Mendeley Citation Style_1">
    <vt:lpwstr>http://www.zotero.org/styles/apa</vt:lpwstr>
  </property>
</Properties>
</file>